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4BB4D72"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hNb1pqTJ","properties":{"formattedCitation":"(Savage {\\i{}et al.} 2004)","plainCitation":"(Savage et al. 2004)","noteIndex":0},"citationItems":[{"id":"Y3bSioUi/t5AkRcR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0B45B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Y3bSioUi/hn6gtLTu","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97C67E8"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0B45B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Y3bSioUi/4Zb22bK6","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0B45B9" w:rsidRPr="000B45B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0B45B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Y3bSioUi/4Zb22bK6","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0B45B9" w:rsidRPr="000B45B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such as the von Bertalanffy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which is a special case of a Pütter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 xml:space="preserve">(Pütter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Bertalanffy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feeding$rate or food$intake or bio$energ*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energ*)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 xml:space="preserve">mean-centered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ranges in experienced environmental temperatures (taken from FishBase),</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In the growth data, this information was not available on 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 f</w:t>
      </w:r>
      <w:r w:rsidR="00A42A6E" w:rsidRPr="004559BC">
        <w:rPr>
          <w:rFonts w:eastAsiaTheme="minorEastAsia" w:cstheme="minorHAnsi"/>
          <w:lang w:val="en-GB"/>
        </w:rPr>
        <w:t>or marbled sole (</w:t>
      </w:r>
      <w:r w:rsidR="00A42A6E" w:rsidRPr="004559BC">
        <w:rPr>
          <w:rFonts w:eastAsiaTheme="minorEastAsia" w:cstheme="minorHAnsi"/>
          <w:i/>
          <w:iCs/>
          <w:lang w:val="en-GB"/>
        </w:rPr>
        <w:t>Pseudopleuronectes yokohamae</w:t>
      </w:r>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CA5CFC"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CA5CF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CA5CFC"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CA5CFC"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 xml:space="preserve">mean-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CA5CFC"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CA5CFC"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r w:rsidR="0001593D" w:rsidRPr="00972C7F">
        <w:rPr>
          <w:rFonts w:eastAsiaTheme="minorEastAsia" w:cstheme="minorHAnsi"/>
          <w:iCs/>
          <w:lang w:val="en-GB"/>
        </w:rPr>
        <w:t>centered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CA5CFC"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CA5CF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CA5CFC"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r w:rsidRPr="00972C7F">
        <w:rPr>
          <w:rFonts w:eastAsiaTheme="minorEastAsia" w:cstheme="minorHAnsi"/>
          <w:bCs/>
          <w:i/>
          <w:iCs/>
          <w:lang w:val="en-GB"/>
        </w:rPr>
        <w:t>i</w:t>
      </w:r>
      <w:r w:rsidRPr="00972C7F">
        <w:rPr>
          <w:rFonts w:eastAsiaTheme="minorEastAsia" w:cstheme="minorHAnsi"/>
          <w:bCs/>
          <w:iCs/>
          <w:lang w:val="en-GB"/>
        </w:rPr>
        <w:t xml:space="preserve">th observation of the </w:t>
      </w:r>
      <w:r w:rsidRPr="004559BC">
        <w:rPr>
          <w:rFonts w:eastAsiaTheme="minorEastAsia" w:cstheme="minorHAnsi"/>
          <w:bCs/>
          <w:iCs/>
          <w:lang w:val="en-GB"/>
        </w:rPr>
        <w:t xml:space="preserve">mean-cent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centered</w:t>
      </w:r>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4A62210C"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w:t>
      </w:r>
      <w:ins w:id="21" w:author="Max Lindmark" w:date="2020-04-23T14:40:00Z">
        <w:r w:rsidR="00334C80">
          <w:rPr>
            <w:rFonts w:eastAsiaTheme="minorEastAsia" w:cstheme="minorHAnsi"/>
            <w:lang w:val="en-GB"/>
          </w:rPr>
          <w:t>5</w:t>
        </w:r>
      </w:ins>
      <w:del w:id="22"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23" w:author="Max Lindmark" w:date="2020-04-23T14:39:00Z">
        <w:r w:rsidR="007152C3" w:rsidRPr="00972C7F" w:rsidDel="005A31D6">
          <w:rPr>
            <w:rFonts w:eastAsiaTheme="minorEastAsia" w:cstheme="minorHAnsi"/>
            <w:lang w:val="en-GB"/>
          </w:rPr>
          <w:delText xml:space="preserve">10000 </w:delText>
        </w:r>
      </w:del>
      <w:ins w:id="24"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xml:space="preserve">, </w:t>
      </w:r>
      <w:r w:rsidR="006F6994">
        <w:rPr>
          <w:lang w:val="en-GB"/>
        </w:rPr>
        <w:t>‘</w:t>
      </w:r>
      <w:r w:rsidR="006F6994" w:rsidRPr="006F6994">
        <w:rPr>
          <w:i/>
          <w:iCs/>
          <w:lang w:val="en-GB"/>
        </w:rPr>
        <w:t>mcmcviz</w:t>
      </w:r>
      <w:r w:rsidR="006F6994">
        <w:rPr>
          <w:lang w:val="en-GB"/>
        </w:rPr>
        <w:t xml:space="preserve">’ </w:t>
      </w:r>
      <w:r w:rsidR="006F6994">
        <w:rPr>
          <w:lang w:val="en-GB"/>
        </w:rPr>
        <w:fldChar w:fldCharType="begin"/>
      </w:r>
      <w:r w:rsidR="006F6994">
        <w:rPr>
          <w:lang w:val="en-GB"/>
        </w:rPr>
        <w:instrText xml:space="preserve"> ADDIN ZOTERO_ITEM CSL_CITATION {"citationID":"a234lqmn8sl","properties":{"formattedCitation":"\\uldash{(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6F6994" w:rsidRPr="006F6994">
        <w:rPr>
          <w:rFonts w:ascii="Times New Roman" w:cs="Times New Roman"/>
          <w:u w:val="dash"/>
          <w:lang w:val="en-GB"/>
        </w:rPr>
        <w:t>(Youngflesh 2018)</w:t>
      </w:r>
      <w:r w:rsidR="006F6994">
        <w:rPr>
          <w:lang w:val="en-GB"/>
        </w:rPr>
        <w:fldChar w:fldCharType="end"/>
      </w:r>
      <w:r w:rsidR="006F6994">
        <w:rPr>
          <w:lang w:val="en-GB"/>
        </w:rPr>
        <w:t xml:space="preserve"> </w:t>
      </w:r>
      <w:r w:rsidRPr="002D70E2">
        <w:rPr>
          <w:lang w:val="en-GB"/>
        </w:rPr>
        <w:t>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6B886E3E"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093FA1">
        <w:rPr>
          <w:lang w:val="en-GB"/>
        </w:rPr>
        <w:t>(</w:t>
      </w:r>
      <w:r w:rsidR="00093FA1" w:rsidRPr="00093FA1">
        <w:rPr>
          <w:highlight w:val="yellow"/>
          <w:lang w:val="en-GB"/>
        </w:rPr>
        <w:t xml:space="preserve">with parameters mean </w:t>
      </w:r>
      <w:r w:rsidR="00093FA1" w:rsidRPr="000B4E31">
        <w:rPr>
          <w:highlight w:val="yellow"/>
          <w:lang w:val="en-GB"/>
        </w:rPr>
        <w:t xml:space="preserve">and </w:t>
      </w:r>
      <w:r w:rsidR="000B4E31" w:rsidRPr="000B4E31">
        <w:rPr>
          <w:highlight w:val="yellow"/>
          <w:lang w:val="en-GB"/>
        </w:rPr>
        <w:t>standard deviation</w:t>
      </w:r>
      <w:r w:rsidR="00093FA1">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669"/>
        <w:gridCol w:w="1309"/>
        <w:gridCol w:w="3730"/>
        <w:gridCol w:w="2308"/>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 xml:space="preserve">for </w:t>
            </w:r>
            <w:commentRangeStart w:id="25"/>
            <w:r w:rsidRPr="00F70220">
              <w:rPr>
                <w:rFonts w:cstheme="minorHAnsi"/>
                <w:lang w:val="en-GB"/>
              </w:rPr>
              <w:t>growth, consumption and metabolism</w:t>
            </w:r>
            <w:r w:rsidR="00377669" w:rsidRPr="00F70220">
              <w:rPr>
                <w:rFonts w:cstheme="minorHAnsi"/>
                <w:lang w:val="en-GB"/>
              </w:rPr>
              <w:t xml:space="preserve"> </w:t>
            </w:r>
            <w:commentRangeEnd w:id="25"/>
            <w:r w:rsidR="00EA5CFC">
              <w:rPr>
                <w:rStyle w:val="CommentReference"/>
                <w:b w:val="0"/>
                <w:bCs w:val="0"/>
              </w:rPr>
              <w:commentReference w:id="25"/>
            </w:r>
            <w:r w:rsidR="00377669" w:rsidRPr="00F70220">
              <w:rPr>
                <w:rFonts w:cstheme="minorHAnsi"/>
                <w:lang w:val="en-GB"/>
              </w:rPr>
              <w:t xml:space="preserve">(Eqns. 6-8) </w:t>
            </w:r>
          </w:p>
        </w:tc>
        <w:tc>
          <w:tcPr>
            <w:tcW w:w="1309" w:type="dxa"/>
          </w:tcPr>
          <w:p w14:paraId="7A824D9C"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26"/>
                <m:r>
                  <w:ins w:id="27" w:author="Max Lindmark" w:date="2020-04-23T17:11:00Z">
                    <w:rPr>
                      <w:rFonts w:ascii="Cambria Math" w:hAnsi="Cambria Math" w:cstheme="minorHAnsi"/>
                    </w:rPr>
                    <m:t>5</m:t>
                  </w:ins>
                </m:r>
                <w:commentRangeEnd w:id="26"/>
                <m:r>
                  <w:ins w:id="28" w:author="Max Lindmark" w:date="2020-04-23T17:11:00Z">
                    <m:rPr>
                      <m:sty m:val="p"/>
                    </m:rPr>
                    <w:rPr>
                      <w:rStyle w:val="CommentReference"/>
                    </w:rPr>
                    <w:commentReference w:id="26"/>
                  </w:ins>
                </m:r>
                <w:commentRangeStart w:id="29"/>
                <m:r>
                  <w:del w:id="30" w:author="Max Lindmark" w:date="2020-04-22T17:37:00Z">
                    <w:rPr>
                      <w:rFonts w:ascii="Cambria Math" w:hAnsi="Cambria Math" w:cstheme="minorHAnsi"/>
                    </w:rPr>
                    <m:t>0.5</m:t>
                  </w:del>
                </m:r>
                <w:commentRangeEnd w:id="29"/>
                <m:r>
                  <w:ins w:id="31" w:author="Max Lindmark" w:date="2020-04-22T17:37:00Z">
                    <m:rPr>
                      <m:sty m:val="p"/>
                    </m:rPr>
                    <w:rPr>
                      <w:rStyle w:val="CommentReference"/>
                    </w:rPr>
                    <w:commentReference w:id="29"/>
                  </w:ins>
                </m:r>
                <m:r>
                  <w:rPr>
                    <w:rFonts w:ascii="Cambria Math" w:hAnsi="Cambria Math" w:cstheme="minorHAnsi"/>
                  </w:rPr>
                  <m:t>)</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32"/>
                <m:r>
                  <w:rPr>
                    <w:rFonts w:ascii="Cambria Math" w:hAnsi="Cambria Math" w:cstheme="minorHAnsi"/>
                  </w:rPr>
                  <m:t>(-0.25</m:t>
                </m:r>
                <w:commentRangeEnd w:id="32"/>
                <m:r>
                  <m:rPr>
                    <m:sty m:val="p"/>
                  </m:rPr>
                  <w:rPr>
                    <w:rStyle w:val="CommentReference"/>
                  </w:rPr>
                  <w:commentReference w:id="32"/>
                </m:r>
                <m:r>
                  <w:rPr>
                    <w:rFonts w:ascii="Cambria Math" w:hAnsi="Cambria Math" w:cstheme="minorHAnsi"/>
                  </w:rPr>
                  <m:t xml:space="preserve">, </m:t>
                </m:r>
                <m:r>
                  <w:del w:id="33" w:author="Max Lindmark" w:date="2020-04-22T17:39:00Z">
                    <w:rPr>
                      <w:rFonts w:ascii="Cambria Math" w:hAnsi="Cambria Math" w:cstheme="minorHAnsi"/>
                    </w:rPr>
                    <m:t>0</m:t>
                  </w:del>
                </m:r>
                <m:r>
                  <w:del w:id="34" w:author="Max Lindmark" w:date="2020-04-22T17:38:00Z">
                    <w:rPr>
                      <w:rFonts w:ascii="Cambria Math" w:hAnsi="Cambria Math" w:cstheme="minorHAnsi"/>
                    </w:rPr>
                    <m:t>. 5</m:t>
                  </w:del>
                </m:r>
                <m:r>
                  <w:ins w:id="35"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36"/>
            <w:r w:rsidRPr="007F0C50">
              <w:rPr>
                <w:rFonts w:cstheme="minorHAnsi"/>
              </w:rPr>
              <w:t>activation energy</w:t>
            </w:r>
            <w:commentRangeEnd w:id="36"/>
            <w:r w:rsidR="000C4232">
              <w:rPr>
                <w:rStyle w:val="CommentReference"/>
              </w:rPr>
              <w:commentReference w:id="36"/>
            </w:r>
            <w:r w:rsidRPr="007F0C50">
              <w:rPr>
                <w:rFonts w:cstheme="minorHAnsi"/>
              </w:rPr>
              <w:t>)</w:t>
            </w:r>
          </w:p>
        </w:tc>
        <w:tc>
          <w:tcPr>
            <w:tcW w:w="1669"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37" w:author="Max Lindmark" w:date="2020-04-22T17:39:00Z">
                    <w:rPr>
                      <w:rFonts w:ascii="Cambria Math" w:hAnsi="Cambria Math" w:cstheme="minorHAnsi"/>
                    </w:rPr>
                    <m:t>0.5</m:t>
                  </w:del>
                </m:r>
                <m:r>
                  <w:ins w:id="38"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39" w:author="Max Lindmark" w:date="2020-04-22T17:39:00Z">
                    <w:rPr>
                      <w:rFonts w:ascii="Cambria Math" w:hAnsi="Cambria Math" w:cstheme="minorHAnsi"/>
                    </w:rPr>
                    <m:t>0.5</m:t>
                  </w:del>
                </m:r>
                <m:r>
                  <w:ins w:id="40"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 xml:space="preserve">Hyperparameter (mass </w:t>
            </w:r>
            <w:commentRangeStart w:id="41"/>
            <w:r w:rsidRPr="007F0C50">
              <w:rPr>
                <w:rFonts w:cstheme="minorHAnsi"/>
              </w:rPr>
              <w:t xml:space="preserve">exponent </w:t>
            </w:r>
            <w:commentRangeEnd w:id="41"/>
            <w:r w:rsidR="00604739">
              <w:rPr>
                <w:rStyle w:val="CommentReference"/>
              </w:rPr>
              <w:commentReference w:id="41"/>
            </w:r>
            <w:r w:rsidRPr="007F0C50">
              <w:rPr>
                <w:rFonts w:cstheme="minorHAnsi"/>
              </w:rPr>
              <w:t>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42"/>
            <w:r w:rsidRPr="007F0C50">
              <w:rPr>
                <w:rFonts w:cstheme="minorHAnsi"/>
              </w:rPr>
              <w:t xml:space="preserve">activation </w:t>
            </w:r>
            <w:commentRangeEnd w:id="42"/>
            <w:r w:rsidR="00093FA1">
              <w:rPr>
                <w:rStyle w:val="CommentReference"/>
              </w:rPr>
              <w:commentReference w:id="42"/>
            </w:r>
            <w:r w:rsidRPr="007F0C50">
              <w:rPr>
                <w:rFonts w:cstheme="minorHAnsi"/>
              </w:rPr>
              <w:t>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commentRangeStart w:id="43"/>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commentRangeEnd w:id="43"/>
            <w:r w:rsidR="00A90EE9">
              <w:rPr>
                <w:rStyle w:val="CommentReference"/>
                <w:b w:val="0"/>
                <w:bCs w:val="0"/>
              </w:rPr>
              <w:commentReference w:id="43"/>
            </w:r>
          </w:p>
        </w:tc>
        <w:tc>
          <w:tcPr>
            <w:tcW w:w="1309" w:type="dxa"/>
          </w:tcPr>
          <w:p w14:paraId="5350D1EF"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CA5CFC"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commentRangeStart w:id="44"/>
            <w:r w:rsidRPr="00972C7F">
              <w:rPr>
                <w:rFonts w:cstheme="minorHAnsi"/>
                <w:lang w:val="en-GB"/>
              </w:rPr>
              <w:t xml:space="preserve">Linear </w:t>
            </w:r>
          </w:p>
          <w:p w14:paraId="527ACB5D" w14:textId="77777777" w:rsidR="006A13B7" w:rsidRPr="00972C7F" w:rsidRDefault="00CA5CFC"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commentRangeEnd w:id="44"/>
            <w:r w:rsidR="00A90EE9">
              <w:rPr>
                <w:rStyle w:val="CommentReference"/>
                <w:b w:val="0"/>
                <w:bCs w:val="0"/>
              </w:rPr>
              <w:commentReference w:id="44"/>
            </w:r>
          </w:p>
        </w:tc>
        <w:tc>
          <w:tcPr>
            <w:tcW w:w="1309" w:type="dxa"/>
          </w:tcPr>
          <w:p w14:paraId="13FB610C" w14:textId="4E99414D"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CA5CFC"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45"/>
      <w:commentRangeStart w:id="46"/>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47"/>
      <w:r w:rsidRPr="00972C7F">
        <w:rPr>
          <w:rFonts w:eastAsiaTheme="minorEastAsia" w:cstheme="minorHAnsi"/>
          <w:lang w:val="en-GB"/>
        </w:rPr>
        <w:t>.</w:t>
      </w:r>
      <w:commentRangeEnd w:id="45"/>
      <w:r w:rsidRPr="00DF0177">
        <w:rPr>
          <w:rStyle w:val="CommentReference"/>
        </w:rPr>
        <w:commentReference w:id="45"/>
      </w:r>
      <w:commentRangeEnd w:id="46"/>
      <w:r w:rsidRPr="004559BC">
        <w:rPr>
          <w:rFonts w:eastAsiaTheme="minorEastAsia" w:cstheme="minorHAnsi"/>
          <w:lang w:val="en-GB"/>
        </w:rPr>
        <w:t xml:space="preserve"> </w:t>
      </w:r>
      <w:r w:rsidRPr="00DF0177">
        <w:rPr>
          <w:rStyle w:val="CommentReference"/>
        </w:rPr>
        <w:commentReference w:id="46"/>
      </w:r>
      <w:commentRangeEnd w:id="47"/>
      <w:r w:rsidR="00BB38CF">
        <w:rPr>
          <w:rStyle w:val="CommentReference"/>
        </w:rPr>
        <w:commentReference w:id="47"/>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8"/>
      <w:commentRangeStart w:id="49"/>
      <w:commentRangeStart w:id="50"/>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8"/>
      <w:r w:rsidR="004369A2">
        <w:rPr>
          <w:rStyle w:val="CommentReference"/>
        </w:rPr>
        <w:commentReference w:id="48"/>
      </w:r>
      <w:commentRangeEnd w:id="49"/>
      <w:commentRangeEnd w:id="50"/>
      <m:oMath>
        <m:r>
          <w:rPr>
            <w:rFonts w:ascii="Cambria Math" w:eastAsiaTheme="minorEastAsia" w:hAnsi="Cambria Math" w:cstheme="minorHAnsi"/>
            <w:lang w:val="en-GB"/>
          </w:rPr>
          <m:t>℃</m:t>
        </m:r>
      </m:oMath>
      <w:r w:rsidR="003B5ECD">
        <w:rPr>
          <w:rStyle w:val="CommentReference"/>
        </w:rPr>
        <w:commentReference w:id="49"/>
      </w:r>
      <w:r w:rsidR="004D14D0">
        <w:rPr>
          <w:rStyle w:val="CommentReference"/>
        </w:rPr>
        <w:commentReference w:id="50"/>
      </w:r>
      <w:r w:rsidR="00A50D17" w:rsidRPr="004559BC">
        <w:rPr>
          <w:rFonts w:eastAsiaTheme="minorEastAsia" w:cstheme="minorHAnsi"/>
          <w:lang w:val="en-GB"/>
        </w:rPr>
        <w:t xml:space="preserve">, </w:t>
      </w:r>
      <w:commentRangeStart w:id="51"/>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51"/>
      <w:r w:rsidR="0028454F">
        <w:rPr>
          <w:rStyle w:val="CommentReference"/>
        </w:rPr>
        <w:commentReference w:id="51"/>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C. argus</w:t>
      </w:r>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52"/>
      <w:commentRangeStart w:id="53"/>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52"/>
      <w:r w:rsidR="00BC6DAB">
        <w:rPr>
          <w:rStyle w:val="CommentReference"/>
        </w:rPr>
        <w:commentReference w:id="52"/>
      </w:r>
      <w:commentRangeEnd w:id="53"/>
      <w:r w:rsidR="00BC6DAB">
        <w:rPr>
          <w:rStyle w:val="CommentReference"/>
        </w:rPr>
        <w:commentReference w:id="53"/>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54"/>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54"/>
      <w:r w:rsidR="00D764E3">
        <w:rPr>
          <w:rStyle w:val="CommentReference"/>
        </w:rPr>
        <w:commentReference w:id="54"/>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6</w:t>
            </w:r>
            <w:r w:rsidR="00C51ED8" w:rsidRPr="00C51ED8">
              <w:rPr>
                <w:rFonts w:cstheme="minorHAnsi"/>
                <w:highlight w:val="yellow"/>
                <w:lang w:val="sv-SE"/>
              </w:rPr>
              <w:t>a</w:t>
            </w:r>
          </w:p>
        </w:tc>
        <w:tc>
          <w:tcPr>
            <w:tcW w:w="0" w:type="auto"/>
            <w:vMerge/>
          </w:tcPr>
          <w:p w14:paraId="2278676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00228793" w14:textId="7ADDEBC8" w:rsidR="009A7A44" w:rsidRPr="00C51ED8"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1</m:t>
                    </m:r>
                  </m:sub>
                </m:sSub>
              </m:oMath>
            </m:oMathPara>
          </w:p>
        </w:tc>
        <w:tc>
          <w:tcPr>
            <w:tcW w:w="0" w:type="auto"/>
          </w:tcPr>
          <w:p w14:paraId="5CDF8419" w14:textId="403BA21B" w:rsidR="009A7A44" w:rsidRPr="00C51ED8"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167</w:t>
            </w:r>
            <w:r w:rsidR="009A7A44" w:rsidRPr="00C51ED8">
              <w:rPr>
                <w:rFonts w:cstheme="minorHAnsi"/>
                <w:highlight w:val="yellow"/>
              </w:rPr>
              <w:t>.</w:t>
            </w:r>
            <w:r w:rsidRPr="00C51ED8">
              <w:rPr>
                <w:rFonts w:cstheme="minorHAnsi"/>
                <w:highlight w:val="yellow"/>
              </w:rPr>
              <w:t>6</w:t>
            </w:r>
            <w:r w:rsidR="009A7A44" w:rsidRPr="00C51ED8">
              <w:rPr>
                <w:rFonts w:cstheme="minorHAnsi"/>
                <w:highlight w:val="yellow"/>
              </w:rPr>
              <w:t xml:space="preserve"> (</w:t>
            </w:r>
            <w:r w:rsidR="00664FB8" w:rsidRPr="00C51ED8">
              <w:rPr>
                <w:rFonts w:cstheme="minorHAnsi"/>
                <w:highlight w:val="yellow"/>
              </w:rPr>
              <w:t>1457.6</w:t>
            </w:r>
            <w:r w:rsidR="009A7A44" w:rsidRPr="00C51ED8">
              <w:rPr>
                <w:rFonts w:cstheme="minorHAnsi"/>
                <w:highlight w:val="yellow"/>
              </w:rPr>
              <w:t>)</w:t>
            </w:r>
          </w:p>
        </w:tc>
        <w:tc>
          <w:tcPr>
            <w:tcW w:w="0" w:type="auto"/>
          </w:tcPr>
          <w:p w14:paraId="1EA906DE" w14:textId="2DF099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85</w:t>
            </w:r>
            <w:r w:rsidR="00803B5E" w:rsidRPr="00C51ED8">
              <w:rPr>
                <w:rFonts w:cstheme="minorHAnsi"/>
                <w:highlight w:val="yellow"/>
              </w:rPr>
              <w:t>.5</w:t>
            </w:r>
            <w:r w:rsidRPr="00C51ED8">
              <w:rPr>
                <w:rFonts w:cstheme="minorHAnsi"/>
                <w:highlight w:val="yellow"/>
              </w:rPr>
              <w:t xml:space="preserve"> (712.</w:t>
            </w:r>
            <w:r w:rsidR="00E67359" w:rsidRPr="00C51ED8">
              <w:rPr>
                <w:rFonts w:cstheme="minorHAnsi"/>
                <w:highlight w:val="yellow"/>
              </w:rPr>
              <w:t>2</w:t>
            </w:r>
            <w:r w:rsidRPr="00C51ED8">
              <w:rPr>
                <w:rFonts w:cstheme="minorHAnsi"/>
                <w:highlight w:val="yellow"/>
              </w:rPr>
              <w:t>)</w:t>
            </w:r>
          </w:p>
        </w:tc>
        <w:tc>
          <w:tcPr>
            <w:tcW w:w="0" w:type="auto"/>
          </w:tcPr>
          <w:p w14:paraId="6A2800C1" w14:textId="7ECA1173" w:rsidR="009A7A44" w:rsidRPr="00C51ED8"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56</w:t>
            </w:r>
            <w:r w:rsidR="009A7A44" w:rsidRPr="00C51ED8">
              <w:rPr>
                <w:rFonts w:cstheme="minorHAnsi"/>
                <w:highlight w:val="yellow"/>
              </w:rPr>
              <w:t>.</w:t>
            </w:r>
            <w:r w:rsidRPr="00C51ED8">
              <w:rPr>
                <w:rFonts w:cstheme="minorHAnsi"/>
                <w:highlight w:val="yellow"/>
              </w:rPr>
              <w:t>8</w:t>
            </w:r>
            <w:r w:rsidR="009A7A44" w:rsidRPr="00C51ED8">
              <w:rPr>
                <w:rFonts w:cstheme="minorHAnsi"/>
                <w:highlight w:val="yellow"/>
              </w:rPr>
              <w:t xml:space="preserve"> (</w:t>
            </w:r>
            <w:r w:rsidR="004C7E3C" w:rsidRPr="00C51ED8">
              <w:rPr>
                <w:rFonts w:cstheme="minorHAnsi"/>
                <w:highlight w:val="yellow"/>
              </w:rPr>
              <w:t>99</w:t>
            </w:r>
            <w:r w:rsidR="009A7A44" w:rsidRPr="00C51ED8">
              <w:rPr>
                <w:rFonts w:cstheme="minorHAnsi"/>
                <w:highlight w:val="yellow"/>
              </w:rPr>
              <w:t>.</w:t>
            </w:r>
            <w:r w:rsidR="004C7E3C" w:rsidRPr="00C51ED8">
              <w:rPr>
                <w:rFonts w:cstheme="minorHAnsi"/>
                <w:highlight w:val="yellow"/>
              </w:rPr>
              <w:t>8</w:t>
            </w:r>
            <w:r w:rsidR="009A7A44" w:rsidRPr="00C51ED8">
              <w:rPr>
                <w:rFonts w:cstheme="minorHAnsi"/>
                <w:highlight w:val="yellow"/>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2F6015">
              <w:rPr>
                <w:rFonts w:cstheme="minorHAnsi"/>
                <w:highlight w:val="yellow"/>
                <w:lang w:val="sv-SE"/>
              </w:rPr>
              <w:t>6</w:t>
            </w:r>
            <w:r w:rsidR="00C51ED8" w:rsidRPr="00C51ED8">
              <w:rPr>
                <w:rFonts w:cstheme="minorHAnsi"/>
                <w:highlight w:val="yellow"/>
                <w:lang w:val="sv-SE"/>
              </w:rPr>
              <w:t>b</w:t>
            </w:r>
          </w:p>
        </w:tc>
        <w:tc>
          <w:tcPr>
            <w:tcW w:w="0" w:type="auto"/>
            <w:vMerge/>
          </w:tcPr>
          <w:p w14:paraId="4771C97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7349A7AC" w14:textId="3086CD53" w:rsidR="009A7A44" w:rsidRPr="00C51ED8" w:rsidRDefault="00687FA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r>
                  <w:rPr>
                    <w:rFonts w:ascii="Cambria Math" w:hAnsi="Cambria Math" w:cstheme="minorHAnsi"/>
                    <w:highlight w:val="yellow"/>
                  </w:rPr>
                  <m:t>,</m:t>
                </m:r>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2</m:t>
                    </m:r>
                  </m:sub>
                </m:sSub>
              </m:oMath>
            </m:oMathPara>
          </w:p>
        </w:tc>
        <w:tc>
          <w:tcPr>
            <w:tcW w:w="0" w:type="auto"/>
          </w:tcPr>
          <w:p w14:paraId="5765EC9C" w14:textId="13900A0D" w:rsidR="009A7A44" w:rsidRPr="00C51ED8"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2363</w:t>
            </w:r>
            <w:r w:rsidR="00437DC1" w:rsidRPr="00C51ED8">
              <w:rPr>
                <w:rFonts w:cstheme="minorHAnsi"/>
                <w:highlight w:val="yellow"/>
              </w:rPr>
              <w:t>.7</w:t>
            </w:r>
            <w:r w:rsidR="009A7A44" w:rsidRPr="00C51ED8">
              <w:rPr>
                <w:rFonts w:cstheme="minorHAnsi"/>
                <w:highlight w:val="yellow"/>
              </w:rPr>
              <w:t xml:space="preserve"> (</w:t>
            </w:r>
            <w:r w:rsidR="00664FB8" w:rsidRPr="00C51ED8">
              <w:rPr>
                <w:rFonts w:cstheme="minorHAnsi"/>
                <w:highlight w:val="yellow"/>
              </w:rPr>
              <w:t>2653.9</w:t>
            </w:r>
            <w:r w:rsidR="009A7A44" w:rsidRPr="00C51ED8">
              <w:rPr>
                <w:rFonts w:cstheme="minorHAnsi"/>
                <w:highlight w:val="yellow"/>
              </w:rPr>
              <w:t>)</w:t>
            </w:r>
          </w:p>
        </w:tc>
        <w:tc>
          <w:tcPr>
            <w:tcW w:w="0" w:type="auto"/>
          </w:tcPr>
          <w:p w14:paraId="23F4C895" w14:textId="5C725DEB"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81.9</w:t>
            </w:r>
            <w:r w:rsidR="009A7A44" w:rsidRPr="00C51ED8">
              <w:rPr>
                <w:rFonts w:cstheme="minorHAnsi"/>
                <w:highlight w:val="yellow"/>
              </w:rPr>
              <w:t xml:space="preserve"> (1</w:t>
            </w:r>
            <w:r w:rsidR="00E67359" w:rsidRPr="00C51ED8">
              <w:rPr>
                <w:rFonts w:cstheme="minorHAnsi"/>
                <w:highlight w:val="yellow"/>
              </w:rPr>
              <w:t>208</w:t>
            </w:r>
            <w:r w:rsidR="009A7A44" w:rsidRPr="00C51ED8">
              <w:rPr>
                <w:rFonts w:cstheme="minorHAnsi"/>
                <w:highlight w:val="yellow"/>
              </w:rPr>
              <w:t>.</w:t>
            </w:r>
            <w:r w:rsidR="00E67359" w:rsidRPr="00C51ED8">
              <w:rPr>
                <w:rFonts w:cstheme="minorHAnsi"/>
                <w:highlight w:val="yellow"/>
              </w:rPr>
              <w:t>7</w:t>
            </w:r>
            <w:r w:rsidR="009A7A44" w:rsidRPr="00C51ED8">
              <w:rPr>
                <w:rFonts w:cstheme="minorHAnsi"/>
                <w:highlight w:val="yellow"/>
              </w:rPr>
              <w:t>)</w:t>
            </w:r>
          </w:p>
        </w:tc>
        <w:tc>
          <w:tcPr>
            <w:tcW w:w="0" w:type="auto"/>
          </w:tcPr>
          <w:p w14:paraId="0ED2EA01" w14:textId="1887D272"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91</w:t>
            </w:r>
            <w:r w:rsidRPr="00C51ED8">
              <w:rPr>
                <w:rFonts w:cstheme="minorHAnsi"/>
                <w:highlight w:val="yellow"/>
              </w:rPr>
              <w:t>.</w:t>
            </w:r>
            <w:r w:rsidR="00F11EF2" w:rsidRPr="00C51ED8">
              <w:rPr>
                <w:rFonts w:cstheme="minorHAnsi"/>
                <w:highlight w:val="yellow"/>
              </w:rPr>
              <w:t>1</w:t>
            </w:r>
            <w:r w:rsidRPr="00C51ED8">
              <w:rPr>
                <w:rFonts w:cstheme="minorHAnsi"/>
                <w:highlight w:val="yellow"/>
              </w:rPr>
              <w:t xml:space="preserve"> (2</w:t>
            </w:r>
            <w:r w:rsidR="004C7E3C" w:rsidRPr="00C51ED8">
              <w:rPr>
                <w:rFonts w:cstheme="minorHAnsi"/>
                <w:highlight w:val="yellow"/>
              </w:rPr>
              <w:t>34</w:t>
            </w:r>
            <w:r w:rsidRPr="00C51ED8">
              <w:rPr>
                <w:rFonts w:cstheme="minorHAnsi"/>
                <w:highlight w:val="yellow"/>
              </w:rPr>
              <w:t>.</w:t>
            </w:r>
            <w:r w:rsidR="004C7E3C" w:rsidRPr="00C51ED8">
              <w:rPr>
                <w:rFonts w:cstheme="minorHAnsi"/>
                <w:highlight w:val="yellow"/>
              </w:rPr>
              <w:t>1</w:t>
            </w:r>
            <w:r w:rsidRPr="00C51ED8">
              <w:rPr>
                <w:rFonts w:cstheme="minorHAnsi"/>
                <w:highlight w:val="yellow"/>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404FCD" w:rsidRPr="00C51ED8">
              <w:rPr>
                <w:rFonts w:cstheme="minorHAnsi"/>
                <w:highlight w:val="yellow"/>
                <w:lang w:val="sv-SE"/>
              </w:rPr>
              <w:t>7</w:t>
            </w:r>
          </w:p>
        </w:tc>
        <w:tc>
          <w:tcPr>
            <w:tcW w:w="0" w:type="auto"/>
            <w:vMerge/>
          </w:tcPr>
          <w:p w14:paraId="536820B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5CBAE4F0" w14:textId="5BEC4D97" w:rsidR="009A7A44" w:rsidRPr="00C51ED8" w:rsidRDefault="00CA5CFC"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oMath>
            </m:oMathPara>
          </w:p>
        </w:tc>
        <w:tc>
          <w:tcPr>
            <w:tcW w:w="0" w:type="auto"/>
          </w:tcPr>
          <w:p w14:paraId="4A86ACFE" w14:textId="0C16DF94" w:rsidR="009A7A44" w:rsidRPr="00C51ED8"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4200</w:t>
            </w:r>
            <w:r w:rsidR="009A7A44" w:rsidRPr="00C51ED8">
              <w:rPr>
                <w:rFonts w:cstheme="minorHAnsi"/>
                <w:highlight w:val="yellow"/>
              </w:rPr>
              <w:t xml:space="preserve"> (</w:t>
            </w:r>
            <w:r w:rsidR="00664FB8" w:rsidRPr="00C51ED8">
              <w:rPr>
                <w:rFonts w:cstheme="minorHAnsi"/>
                <w:highlight w:val="yellow"/>
              </w:rPr>
              <w:t>4491</w:t>
            </w:r>
            <w:r w:rsidR="009A7A44" w:rsidRPr="00C51ED8">
              <w:rPr>
                <w:rFonts w:cstheme="minorHAnsi"/>
                <w:highlight w:val="yellow"/>
              </w:rPr>
              <w:t>)</w:t>
            </w:r>
          </w:p>
        </w:tc>
        <w:tc>
          <w:tcPr>
            <w:tcW w:w="0" w:type="auto"/>
          </w:tcPr>
          <w:p w14:paraId="58F68E7B" w14:textId="72D69E30"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72</w:t>
            </w:r>
            <w:r w:rsidR="009A7A44" w:rsidRPr="00C51ED8">
              <w:rPr>
                <w:rFonts w:cstheme="minorHAnsi"/>
                <w:highlight w:val="yellow"/>
              </w:rPr>
              <w:t xml:space="preserve"> (</w:t>
            </w:r>
            <w:r w:rsidR="00E67359" w:rsidRPr="00C51ED8">
              <w:rPr>
                <w:rFonts w:cstheme="minorHAnsi"/>
                <w:highlight w:val="yellow"/>
              </w:rPr>
              <w:t>1198</w:t>
            </w:r>
            <w:r w:rsidR="009A7A44" w:rsidRPr="00C51ED8">
              <w:rPr>
                <w:rFonts w:cstheme="minorHAnsi"/>
                <w:highlight w:val="yellow"/>
              </w:rPr>
              <w:t>.</w:t>
            </w:r>
            <w:r w:rsidR="00E67359" w:rsidRPr="00C51ED8">
              <w:rPr>
                <w:rFonts w:cstheme="minorHAnsi"/>
                <w:highlight w:val="yellow"/>
              </w:rPr>
              <w:t>8</w:t>
            </w:r>
            <w:r w:rsidR="009A7A44" w:rsidRPr="00C51ED8">
              <w:rPr>
                <w:rFonts w:cstheme="minorHAnsi"/>
                <w:highlight w:val="yellow"/>
              </w:rPr>
              <w:t>)</w:t>
            </w:r>
          </w:p>
        </w:tc>
        <w:tc>
          <w:tcPr>
            <w:tcW w:w="0" w:type="auto"/>
          </w:tcPr>
          <w:p w14:paraId="48DF47F7" w14:textId="409D739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38</w:t>
            </w:r>
            <w:r w:rsidRPr="00C51ED8">
              <w:rPr>
                <w:rFonts w:cstheme="minorHAnsi"/>
                <w:highlight w:val="yellow"/>
              </w:rPr>
              <w:t>.</w:t>
            </w:r>
            <w:r w:rsidR="00F11EF2" w:rsidRPr="00C51ED8">
              <w:rPr>
                <w:rFonts w:cstheme="minorHAnsi"/>
                <w:highlight w:val="yellow"/>
              </w:rPr>
              <w:t>3</w:t>
            </w:r>
            <w:r w:rsidRPr="00C51ED8">
              <w:rPr>
                <w:rFonts w:cstheme="minorHAnsi"/>
                <w:highlight w:val="yellow"/>
              </w:rPr>
              <w:t xml:space="preserve"> (</w:t>
            </w:r>
            <w:r w:rsidR="004C7E3C" w:rsidRPr="00C51ED8">
              <w:rPr>
                <w:rFonts w:cstheme="minorHAnsi"/>
                <w:highlight w:val="yellow"/>
              </w:rPr>
              <w:t>181</w:t>
            </w:r>
            <w:r w:rsidRPr="00C51ED8">
              <w:rPr>
                <w:rFonts w:cstheme="minorHAnsi"/>
                <w:highlight w:val="yellow"/>
              </w:rPr>
              <w:t>.</w:t>
            </w:r>
            <w:r w:rsidR="004C7E3C" w:rsidRPr="00C51ED8">
              <w:rPr>
                <w:rFonts w:cstheme="minorHAnsi"/>
                <w:highlight w:val="yellow"/>
              </w:rPr>
              <w:t>2</w:t>
            </w:r>
            <w:r w:rsidRPr="00C51ED8">
              <w:rPr>
                <w:rFonts w:cstheme="minorHAnsi"/>
                <w:highlight w:val="yellow"/>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55"/>
      <w:r w:rsidRPr="00972C7F">
        <w:rPr>
          <w:rFonts w:cstheme="minorHAnsi"/>
          <w:b/>
          <w:bCs/>
          <w:i/>
          <w:iCs/>
          <w:lang w:val="en-GB"/>
        </w:rPr>
        <w:t>Fig</w:t>
      </w:r>
      <w:r w:rsidR="00704B3C" w:rsidRPr="004559BC">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1</w:t>
      </w:r>
      <w:commentRangeEnd w:id="55"/>
      <w:r w:rsidR="00DA3029">
        <w:rPr>
          <w:rStyle w:val="CommentReference"/>
        </w:rPr>
        <w:commentReference w:id="55"/>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maximum consumption rates (B) vs. natural log of mass</w:t>
      </w:r>
      <w:r w:rsidR="005C4748" w:rsidRPr="004559BC">
        <w:rPr>
          <w:rFonts w:cstheme="minorHAnsi"/>
          <w:i/>
          <w:iCs/>
          <w:lang w:val="en-GB"/>
        </w:rPr>
        <w:t xml:space="preserve"> [g]</w:t>
      </w:r>
      <w:r w:rsidRPr="00972C7F">
        <w:rPr>
          <w:rFonts w:cstheme="minorHAnsi"/>
          <w:i/>
          <w:iCs/>
          <w:lang w:val="en-GB"/>
        </w:rPr>
        <w:t xml:space="preserve">. </w:t>
      </w:r>
      <w:r w:rsidR="0000025A" w:rsidRPr="004559BC">
        <w:rPr>
          <w:rFonts w:cstheme="minorHAnsi"/>
          <w:i/>
          <w:lang w:val="en-GB"/>
        </w:rPr>
        <w:t>L</w:t>
      </w:r>
      <w:r w:rsidR="0000025A" w:rsidRPr="00972C7F">
        <w:rPr>
          <w:rFonts w:cstheme="minorHAnsi"/>
          <w:i/>
          <w:lang w:val="en-GB"/>
        </w:rPr>
        <w:t xml:space="preserve">ines are </w:t>
      </w:r>
      <w:r w:rsidR="0000025A" w:rsidRPr="004559BC">
        <w:rPr>
          <w:rFonts w:cstheme="minorHAnsi"/>
          <w:i/>
          <w:lang w:val="en-GB"/>
        </w:rPr>
        <w:t xml:space="preserve">global </w:t>
      </w:r>
      <w:r w:rsidR="0000025A" w:rsidRPr="00972C7F">
        <w:rPr>
          <w:rFonts w:cstheme="minorHAnsi"/>
          <w:i/>
          <w:lang w:val="en-GB"/>
        </w:rPr>
        <w:t>predictions</w:t>
      </w:r>
      <w:r w:rsidR="0000025A" w:rsidRPr="004559BC">
        <w:rPr>
          <w:rFonts w:cstheme="minorHAnsi"/>
          <w:i/>
          <w:lang w:val="en-GB"/>
        </w:rPr>
        <w:t xml:space="preserve"> for an average species </w:t>
      </w:r>
      <w:r w:rsidR="0000025A" w:rsidRPr="00972C7F">
        <w:rPr>
          <w:rFonts w:cstheme="minorHAnsi"/>
          <w:i/>
          <w:lang w:val="en-GB"/>
        </w:rPr>
        <w:t xml:space="preserve">at temperatures </w:t>
      </w:r>
      <w:r w:rsidR="0000025A" w:rsidRPr="004559BC">
        <w:rPr>
          <w:rFonts w:cstheme="minorHAnsi"/>
          <w:i/>
          <w:lang w:val="en-GB"/>
        </w:rPr>
        <w:t>15</w:t>
      </w:r>
      <m:oMath>
        <m:r>
          <w:rPr>
            <w:rFonts w:ascii="Cambria Math" w:hAnsi="Cambria Math" w:cstheme="minorHAnsi"/>
            <w:lang w:val="en-GB"/>
          </w:rPr>
          <m:t>℃</m:t>
        </m:r>
      </m:oMath>
      <w:r w:rsidR="0000025A" w:rsidRPr="004559BC">
        <w:rPr>
          <w:rFonts w:eastAsiaTheme="minorEastAsia" w:cstheme="minorHAnsi"/>
          <w:i/>
          <w:lang w:val="en-GB"/>
        </w:rPr>
        <w:t xml:space="preserve"> (blue line and ribbon)</w:t>
      </w:r>
      <w:r w:rsidR="0000025A" w:rsidRPr="004559BC">
        <w:rPr>
          <w:rFonts w:cstheme="minorHAnsi"/>
          <w:i/>
          <w:lang w:val="en-GB"/>
        </w:rPr>
        <w:t xml:space="preserve"> </w:t>
      </w:r>
      <w:r w:rsidR="0000025A" w:rsidRPr="00972C7F">
        <w:rPr>
          <w:rFonts w:cstheme="minorHAnsi"/>
          <w:i/>
          <w:lang w:val="en-GB"/>
        </w:rPr>
        <w:t xml:space="preserve">and </w:t>
      </w:r>
      <w:r w:rsidR="0000025A" w:rsidRPr="004559BC">
        <w:rPr>
          <w:rFonts w:cstheme="minorHAnsi"/>
          <w:i/>
          <w:lang w:val="en-GB"/>
        </w:rPr>
        <w:t>25</w:t>
      </w:r>
      <m:oMath>
        <m:r>
          <w:rPr>
            <w:rFonts w:ascii="Cambria Math" w:hAnsi="Cambria Math" w:cstheme="minorHAnsi"/>
            <w:lang w:val="en-GB"/>
          </w:rPr>
          <m:t>℃</m:t>
        </m:r>
      </m:oMath>
      <w:r w:rsidR="0000025A" w:rsidRPr="004559BC">
        <w:rPr>
          <w:rFonts w:eastAsiaTheme="minorEastAsia" w:cstheme="minorHAnsi"/>
          <w:i/>
          <w:lang w:val="en-GB"/>
        </w:rPr>
        <w:t xml:space="preserve"> (red line and ribbon). </w:t>
      </w:r>
      <w:r w:rsidR="001A379A" w:rsidRPr="004559BC">
        <w:rPr>
          <w:rFonts w:eastAsiaTheme="minorEastAsia" w:cstheme="minorHAnsi"/>
          <w:i/>
          <w:lang w:val="en-GB"/>
        </w:rPr>
        <w:t>The average temperatures in the data are 19</w:t>
      </w:r>
      <m:oMath>
        <m:r>
          <w:rPr>
            <w:rFonts w:ascii="Cambria Math" w:hAnsi="Cambria Math" w:cstheme="minorHAnsi"/>
            <w:lang w:val="en-GB"/>
          </w:rPr>
          <m:t>℃</m:t>
        </m:r>
      </m:oMath>
      <w:r w:rsidR="001A379A" w:rsidRPr="004559BC">
        <w:rPr>
          <w:rFonts w:eastAsiaTheme="minorEastAsia" w:cstheme="minorHAnsi"/>
          <w:i/>
          <w:lang w:val="en-GB"/>
        </w:rPr>
        <w:t xml:space="preserve"> and 18</w:t>
      </w:r>
      <m:oMath>
        <m:r>
          <w:rPr>
            <w:rFonts w:ascii="Cambria Math" w:hAnsi="Cambria Math" w:cstheme="minorHAnsi"/>
            <w:lang w:val="en-GB"/>
          </w:rPr>
          <m:t>℃</m:t>
        </m:r>
      </m:oMath>
      <w:r w:rsidR="001A379A" w:rsidRPr="004559BC">
        <w:rPr>
          <w:rFonts w:eastAsiaTheme="minorEastAsia" w:cstheme="minorHAnsi"/>
          <w:i/>
          <w:lang w:val="en-GB"/>
        </w:rPr>
        <w:t xml:space="preserve"> for metabolism and maximum consumption, respectively.</w:t>
      </w:r>
      <w:r w:rsidR="003F48CE" w:rsidRPr="004559BC">
        <w:rPr>
          <w:rFonts w:eastAsiaTheme="minorEastAsia" w:cstheme="minorHAnsi"/>
          <w:i/>
          <w:lang w:val="en-GB"/>
        </w:rPr>
        <w:t xml:space="preserve"> </w:t>
      </w:r>
      <w:r w:rsidR="0000025A" w:rsidRPr="004559BC">
        <w:rPr>
          <w:rFonts w:eastAsiaTheme="minorEastAsia" w:cstheme="minorHAnsi"/>
          <w:i/>
          <w:lang w:val="en-GB"/>
        </w:rPr>
        <w:t xml:space="preserve">Note the model is fitted using </w:t>
      </w:r>
      <w:r w:rsidR="0000025A" w:rsidRPr="00972C7F">
        <w:rPr>
          <w:rFonts w:cstheme="minorHAnsi"/>
          <w:i/>
          <w:lang w:val="en-GB"/>
        </w:rPr>
        <w:t>mean-</w:t>
      </w:r>
      <w:commentRangeStart w:id="56"/>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56"/>
      <w:r w:rsidR="005467D2">
        <w:rPr>
          <w:rStyle w:val="CommentReference"/>
        </w:rPr>
        <w:commentReference w:id="56"/>
      </w:r>
      <w:r w:rsidR="00EE712D">
        <w:rPr>
          <w:rFonts w:cstheme="minorHAnsi"/>
          <w:i/>
          <w:lang w:val="en-GB"/>
        </w:rPr>
        <w:t xml:space="preserve"> (ct)</w:t>
      </w:r>
      <w:r w:rsidR="0000025A" w:rsidRPr="00972C7F">
        <w:rPr>
          <w:rFonts w:cstheme="minorHAnsi"/>
          <w:i/>
          <w:lang w:val="en-GB"/>
        </w:rPr>
        <w:t xml:space="preserve"> Arrhenius temperature (1/kT)</w:t>
      </w:r>
      <w:r w:rsidR="0000025A" w:rsidRPr="004559BC">
        <w:rPr>
          <w:rFonts w:cstheme="minorHAnsi"/>
          <w:i/>
          <w:lang w:val="en-GB"/>
        </w:rPr>
        <w:t>, and then converted for easier interpretation.</w:t>
      </w:r>
      <w:r w:rsidR="00754FD4" w:rsidRPr="004559BC">
        <w:rPr>
          <w:rFonts w:cstheme="minorHAnsi"/>
          <w:i/>
          <w:lang w:val="en-GB"/>
        </w:rPr>
        <w:t xml:space="preserve"> </w:t>
      </w:r>
      <w:r w:rsidRPr="00972C7F">
        <w:rPr>
          <w:rFonts w:cstheme="minorHAnsi"/>
          <w:i/>
          <w:iCs/>
          <w:lang w:val="en-GB"/>
        </w:rPr>
        <w:t xml:space="preserve">Shaded areas correspond to 80% and 95% credible </w:t>
      </w:r>
      <w:r w:rsidR="007F5D88" w:rsidRPr="004559BC">
        <w:rPr>
          <w:rFonts w:cstheme="minorHAnsi"/>
          <w:i/>
          <w:iCs/>
          <w:lang w:val="en-GB"/>
        </w:rPr>
        <w:t>interval</w:t>
      </w:r>
      <w:r w:rsidR="00367A77" w:rsidRPr="004559BC">
        <w:rPr>
          <w:rFonts w:cstheme="minorHAnsi"/>
          <w:i/>
          <w:iCs/>
          <w:lang w:val="en-GB"/>
        </w:rPr>
        <w:t>s</w:t>
      </w:r>
      <w:r w:rsidR="006B546E" w:rsidRPr="004559BC">
        <w:rPr>
          <w:rFonts w:cstheme="minorHAnsi"/>
          <w:i/>
          <w:iCs/>
          <w:lang w:val="en-GB"/>
        </w:rPr>
        <w:t xml:space="preserve">. </w:t>
      </w:r>
      <w:r w:rsidR="005A6F94" w:rsidRPr="004559BC">
        <w:rPr>
          <w:rFonts w:cstheme="minorHAnsi"/>
          <w:i/>
          <w:iCs/>
          <w:lang w:val="en-GB"/>
        </w:rPr>
        <w:t>P</w:t>
      </w:r>
      <w:r w:rsidR="00DD78DE" w:rsidRPr="004559BC">
        <w:rPr>
          <w:rFonts w:cstheme="minorHAnsi"/>
          <w:i/>
          <w:iCs/>
          <w:lang w:val="en-GB"/>
        </w:rPr>
        <w:t>oint</w:t>
      </w:r>
      <w:r w:rsidR="00037764" w:rsidRPr="004559BC">
        <w:rPr>
          <w:rFonts w:cstheme="minorHAnsi"/>
          <w:i/>
          <w:iCs/>
          <w:lang w:val="en-GB"/>
        </w:rPr>
        <w:t xml:space="preserve"> </w:t>
      </w:r>
      <w:r w:rsidR="005A6F94" w:rsidRPr="004559BC">
        <w:rPr>
          <w:rFonts w:cstheme="minorHAnsi"/>
          <w:i/>
          <w:iCs/>
          <w:lang w:val="en-GB"/>
        </w:rPr>
        <w:t>colors</w:t>
      </w:r>
      <w:r w:rsidR="00DD78DE" w:rsidRPr="004559BC">
        <w:rPr>
          <w:rFonts w:cstheme="minorHAnsi"/>
          <w:i/>
          <w:iCs/>
          <w:lang w:val="en-GB"/>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24DD295F" w:rsidR="000528C4" w:rsidRPr="002D70E2" w:rsidRDefault="000528C4" w:rsidP="00AE33C5">
      <w:pPr>
        <w:spacing w:line="360" w:lineRule="auto"/>
        <w:contextualSpacing/>
        <w:jc w:val="both"/>
        <w:rPr>
          <w:rFonts w:cstheme="minorHAnsi"/>
          <w:i/>
          <w:iCs/>
          <w:lang w:val="en-GB"/>
        </w:rPr>
      </w:pPr>
      <w:commentRangeStart w:id="57"/>
      <w:commentRangeStart w:id="58"/>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59BC">
        <w:rPr>
          <w:rFonts w:cstheme="minorHAnsi"/>
          <w:b/>
          <w:bCs/>
          <w:i/>
          <w:iCs/>
          <w:lang w:val="en-GB"/>
        </w:rPr>
        <w:t>2</w:t>
      </w:r>
      <w:commentRangeEnd w:id="57"/>
      <w:r w:rsidR="002E1CD9">
        <w:rPr>
          <w:rStyle w:val="CommentReference"/>
        </w:rPr>
        <w:commentReference w:id="57"/>
      </w:r>
      <w:r w:rsidRPr="002D70E2">
        <w:rPr>
          <w:rFonts w:cstheme="minorHAnsi"/>
          <w:i/>
          <w:iCs/>
          <w:lang w:val="en-GB"/>
        </w:rPr>
        <w:t xml:space="preserve">. </w:t>
      </w:r>
      <w:commentRangeEnd w:id="58"/>
      <w:r w:rsidR="00241356">
        <w:rPr>
          <w:rStyle w:val="CommentReference"/>
        </w:rPr>
        <w:commentReference w:id="58"/>
      </w:r>
      <w:r w:rsidRPr="002D70E2">
        <w:rPr>
          <w:rFonts w:cstheme="minorHAnsi"/>
          <w:i/>
          <w:iCs/>
          <w:lang w:val="en-GB"/>
        </w:rPr>
        <w:t xml:space="preserve">Posterior medians of </w:t>
      </w:r>
      <w:r w:rsidR="00E13846" w:rsidRPr="004559BC">
        <w:rPr>
          <w:rFonts w:cstheme="minorHAnsi"/>
          <w:i/>
          <w:iCs/>
          <w:lang w:val="en-GB"/>
        </w:rPr>
        <w:t xml:space="preserve">the global </w:t>
      </w:r>
      <w:r w:rsidRPr="002D70E2">
        <w:rPr>
          <w:rFonts w:cstheme="minorHAnsi"/>
          <w:i/>
          <w:iCs/>
          <w:lang w:val="en-GB"/>
        </w:rPr>
        <w:t>activation energies and mass</w:t>
      </w:r>
      <w:r w:rsidR="00AE33C5" w:rsidRPr="004559BC">
        <w:rPr>
          <w:rFonts w:cstheme="minorHAnsi"/>
          <w:i/>
          <w:iCs/>
          <w:lang w:val="en-GB"/>
        </w:rPr>
        <w:t>-</w:t>
      </w:r>
      <w:r w:rsidR="0027749E" w:rsidRPr="002D70E2">
        <w:rPr>
          <w:rFonts w:cstheme="minorHAnsi"/>
          <w:i/>
          <w:iCs/>
          <w:lang w:val="en-GB"/>
        </w:rPr>
        <w:t>exponent</w:t>
      </w:r>
      <w:r w:rsidRPr="002D70E2">
        <w:rPr>
          <w:rFonts w:cstheme="minorHAnsi"/>
          <w:i/>
          <w:iCs/>
          <w:lang w:val="en-GB"/>
        </w:rPr>
        <w:t xml:space="preserve"> </w:t>
      </w:r>
      <w:r w:rsidR="004206DD" w:rsidRPr="004559BC">
        <w:rPr>
          <w:rFonts w:cstheme="minorHAnsi"/>
          <w:i/>
          <w:iCs/>
          <w:lang w:val="en-GB"/>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fitted to below temperature optimum data</w:t>
      </w:r>
      <w:r w:rsidR="00E15A1A" w:rsidRPr="004559BC">
        <w:rPr>
          <w:rFonts w:cstheme="minorHAnsi"/>
          <w:i/>
          <w:iCs/>
          <w:lang w:val="en-GB"/>
        </w:rPr>
        <w:t xml:space="preserve"> (white triangles and circles, respectively)</w:t>
      </w:r>
      <w:r w:rsidRPr="002D70E2">
        <w:rPr>
          <w:rFonts w:cstheme="minorHAnsi"/>
          <w:i/>
          <w:iCs/>
          <w:lang w:val="en-GB"/>
        </w:rPr>
        <w:t>, and their 80% and 95% credible interval</w:t>
      </w:r>
      <w:r w:rsidR="0035032F" w:rsidRPr="004559BC">
        <w:rPr>
          <w:rFonts w:cstheme="minorHAnsi"/>
          <w:i/>
          <w:iCs/>
          <w:lang w:val="en-GB"/>
        </w:rPr>
        <w:t xml:space="preserve"> (</w:t>
      </w:r>
      <w:r w:rsidR="000C5E9D" w:rsidRPr="004559BC">
        <w:rPr>
          <w:rFonts w:cstheme="minorHAnsi"/>
          <w:i/>
          <w:iCs/>
          <w:lang w:val="en-GB"/>
        </w:rPr>
        <w:t xml:space="preserve">vertical short and long lines, </w:t>
      </w:r>
      <w:r w:rsidR="009C5159" w:rsidRPr="004559BC">
        <w:rPr>
          <w:rFonts w:cstheme="minorHAnsi"/>
          <w:i/>
          <w:iCs/>
          <w:lang w:val="en-GB"/>
        </w:rPr>
        <w:t>respectively</w:t>
      </w:r>
      <w:r w:rsidR="0035032F" w:rsidRPr="004559BC">
        <w:rPr>
          <w:rFonts w:cstheme="minorHAnsi"/>
          <w:i/>
          <w:iCs/>
          <w:lang w:val="en-GB"/>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59"/>
      <w:commentRangeStart w:id="60"/>
      <w:commentRangeStart w:id="61"/>
      <w:commentRangeStart w:id="62"/>
      <w:commentRangeStart w:id="63"/>
      <w:commentRangeStart w:id="64"/>
      <w:commentRangeStart w:id="65"/>
      <w:r w:rsidR="007555A4" w:rsidRPr="00972C7F">
        <w:rPr>
          <w:rFonts w:cstheme="minorHAnsi"/>
          <w:i/>
          <w:iCs/>
          <w:lang w:val="en-GB"/>
        </w:rPr>
        <w:t xml:space="preserve">an </w:t>
      </w:r>
      <w:commentRangeEnd w:id="59"/>
      <w:r w:rsidR="00F871C6">
        <w:rPr>
          <w:rStyle w:val="CommentReference"/>
        </w:rPr>
        <w:commentReference w:id="59"/>
      </w:r>
      <w:commentRangeEnd w:id="60"/>
      <w:r w:rsidR="00C30352">
        <w:rPr>
          <w:rFonts w:cstheme="minorHAnsi"/>
          <w:i/>
          <w:iCs/>
          <w:lang w:val="en-GB"/>
        </w:rPr>
        <w:t xml:space="preserve">average </w:t>
      </w:r>
      <w:r w:rsidR="00AE33C5">
        <w:rPr>
          <w:rStyle w:val="CommentReference"/>
        </w:rPr>
        <w:commentReference w:id="60"/>
      </w:r>
      <w:commentRangeEnd w:id="61"/>
      <w:r w:rsidR="00CE082F">
        <w:rPr>
          <w:rStyle w:val="CommentReference"/>
        </w:rPr>
        <w:commentReference w:id="61"/>
      </w:r>
      <w:commentRangeEnd w:id="62"/>
      <w:r w:rsidR="00AE4AF5">
        <w:rPr>
          <w:rStyle w:val="CommentReference"/>
        </w:rPr>
        <w:commentReference w:id="62"/>
      </w:r>
      <w:commentRangeEnd w:id="63"/>
      <w:r w:rsidR="00AE4AF5">
        <w:rPr>
          <w:rStyle w:val="CommentReference"/>
        </w:rPr>
        <w:commentReference w:id="63"/>
      </w:r>
      <w:commentRangeEnd w:id="64"/>
      <w:r w:rsidR="00001A7F">
        <w:rPr>
          <w:rStyle w:val="CommentReference"/>
        </w:rPr>
        <w:commentReference w:id="64"/>
      </w:r>
      <w:commentRangeEnd w:id="65"/>
      <w:r w:rsidR="002E1CD9">
        <w:rPr>
          <w:rStyle w:val="CommentReference"/>
        </w:rPr>
        <w:commentReference w:id="65"/>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Eqs.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3</w:t>
      </w:r>
      <w:r w:rsidRPr="00972C7F">
        <w:rPr>
          <w:rFonts w:cstheme="minorHAnsi"/>
          <w:lang w:val="en-GB"/>
        </w:rPr>
        <w:t>.</w:t>
      </w:r>
      <w:r w:rsidRPr="00972C7F">
        <w:rPr>
          <w:rFonts w:cstheme="minorHAnsi"/>
          <w:i/>
          <w:lang w:val="en-GB"/>
        </w:rPr>
        <w:t xml:space="preserve"> Effects of temperature and body mass on body growth. </w:t>
      </w:r>
      <w:r w:rsidRPr="004559BC">
        <w:rPr>
          <w:rFonts w:cstheme="minorHAnsi"/>
          <w:i/>
          <w:lang w:val="en-GB"/>
        </w:rPr>
        <w:t xml:space="preserve">Panel </w:t>
      </w:r>
      <w:r w:rsidRPr="00972C7F">
        <w:rPr>
          <w:rFonts w:cstheme="minorHAnsi"/>
          <w:i/>
          <w:lang w:val="en-GB"/>
        </w:rPr>
        <w:t xml:space="preserve">A) </w:t>
      </w:r>
      <w:r w:rsidRPr="004559BC">
        <w:rPr>
          <w:rFonts w:cstheme="minorHAnsi"/>
          <w:i/>
          <w:lang w:val="en-GB"/>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4559BC">
        <w:rPr>
          <w:rFonts w:cstheme="minorHAnsi"/>
          <w:i/>
          <w:lang w:val="en-GB"/>
        </w:rPr>
        <w:t xml:space="preserve">mean centered </w:t>
      </w:r>
      <w:r w:rsidRPr="00972C7F">
        <w:rPr>
          <w:rFonts w:cstheme="minorHAnsi"/>
          <w:i/>
          <w:lang w:val="en-GB"/>
        </w:rPr>
        <w:t>body mass, both on natural log scale.</w:t>
      </w:r>
      <w:r w:rsidRPr="004559BC">
        <w:rPr>
          <w:rFonts w:cstheme="minorHAnsi"/>
          <w:i/>
          <w:lang w:val="en-GB"/>
        </w:rPr>
        <w:t xml:space="preserve"> L</w:t>
      </w:r>
      <w:r w:rsidRPr="00972C7F">
        <w:rPr>
          <w:rFonts w:cstheme="minorHAnsi"/>
          <w:i/>
          <w:lang w:val="en-GB"/>
        </w:rPr>
        <w:t xml:space="preserve">ines are </w:t>
      </w:r>
      <w:r w:rsidRPr="004559BC">
        <w:rPr>
          <w:rFonts w:cstheme="minorHAnsi"/>
          <w:i/>
          <w:lang w:val="en-GB"/>
        </w:rPr>
        <w:t xml:space="preserve">global </w:t>
      </w:r>
      <w:r w:rsidRPr="00972C7F">
        <w:rPr>
          <w:rFonts w:cstheme="minorHAnsi"/>
          <w:i/>
          <w:lang w:val="en-GB"/>
        </w:rPr>
        <w:t>predictions</w:t>
      </w:r>
      <w:r w:rsidRPr="004559BC">
        <w:rPr>
          <w:rFonts w:cstheme="minorHAnsi"/>
          <w:i/>
          <w:lang w:val="en-GB"/>
        </w:rPr>
        <w:t xml:space="preserve"> from model M1</w:t>
      </w:r>
      <w:r w:rsidRPr="00972C7F">
        <w:rPr>
          <w:rFonts w:cstheme="minorHAnsi"/>
          <w:i/>
          <w:lang w:val="en-GB"/>
        </w:rPr>
        <w:t xml:space="preserve"> </w:t>
      </w:r>
      <w:r w:rsidRPr="004559BC">
        <w:rPr>
          <w:rFonts w:cstheme="minorHAnsi"/>
          <w:i/>
          <w:lang w:val="en-GB"/>
        </w:rPr>
        <w:t xml:space="preserve">for an average species </w:t>
      </w:r>
      <w:r w:rsidRPr="00972C7F">
        <w:rPr>
          <w:rFonts w:cstheme="minorHAnsi"/>
          <w:i/>
          <w:lang w:val="en-GB"/>
        </w:rPr>
        <w:t xml:space="preserve">at temperatures </w:t>
      </w:r>
      <w:r w:rsidRPr="004559BC">
        <w:rPr>
          <w:rFonts w:cstheme="minorHAnsi"/>
          <w:i/>
          <w:lang w:val="en-GB"/>
        </w:rPr>
        <w:t>15</w:t>
      </w:r>
      <m:oMath>
        <m:r>
          <w:rPr>
            <w:rFonts w:ascii="Cambria Math" w:hAnsi="Cambria Math" w:cstheme="minorHAnsi"/>
            <w:lang w:val="en-GB"/>
          </w:rPr>
          <m:t>℃</m:t>
        </m:r>
      </m:oMath>
      <w:r w:rsidRPr="004559BC">
        <w:rPr>
          <w:rFonts w:eastAsiaTheme="minorEastAsia" w:cstheme="minorHAnsi"/>
          <w:i/>
          <w:lang w:val="en-GB"/>
        </w:rPr>
        <w:t xml:space="preserve"> (blue line and ribbon)</w:t>
      </w:r>
      <w:r w:rsidRPr="004559BC">
        <w:rPr>
          <w:rFonts w:cstheme="minorHAnsi"/>
          <w:i/>
          <w:lang w:val="en-GB"/>
        </w:rPr>
        <w:t xml:space="preserve">, </w:t>
      </w:r>
      <w:r w:rsidRPr="004559BC">
        <w:rPr>
          <w:rFonts w:eastAsiaTheme="minorEastAsia" w:cstheme="minorHAnsi"/>
          <w:i/>
          <w:lang w:val="en-GB"/>
        </w:rPr>
        <w:t>which is close to the mean temperature (14.3</w:t>
      </w:r>
      <m:oMath>
        <m:r>
          <w:rPr>
            <w:rFonts w:ascii="Cambria Math" w:hAnsi="Cambria Math" w:cstheme="minorHAnsi"/>
            <w:lang w:val="en-GB"/>
          </w:rPr>
          <m:t>℃</m:t>
        </m:r>
      </m:oMath>
      <w:r w:rsidRPr="004559BC">
        <w:rPr>
          <w:rFonts w:eastAsiaTheme="minorEastAsia" w:cstheme="minorHAnsi"/>
          <w:i/>
          <w:lang w:val="en-GB"/>
        </w:rPr>
        <w:t>) in data</w:t>
      </w:r>
      <w:r w:rsidR="008A107C" w:rsidRPr="004559BC">
        <w:rPr>
          <w:rFonts w:eastAsiaTheme="minorEastAsia" w:cstheme="minorHAnsi"/>
          <w:i/>
          <w:lang w:val="en-GB"/>
        </w:rPr>
        <w:t>,</w:t>
      </w:r>
      <w:r w:rsidRPr="004559BC">
        <w:rPr>
          <w:rFonts w:eastAsiaTheme="minorEastAsia" w:cstheme="minorHAnsi"/>
          <w:i/>
          <w:lang w:val="en-GB"/>
        </w:rPr>
        <w:t xml:space="preserve"> </w:t>
      </w:r>
      <w:r w:rsidRPr="00972C7F">
        <w:rPr>
          <w:rFonts w:cstheme="minorHAnsi"/>
          <w:i/>
          <w:lang w:val="en-GB"/>
        </w:rPr>
        <w:t xml:space="preserve">and </w:t>
      </w:r>
      <w:r w:rsidRPr="004559BC">
        <w:rPr>
          <w:rFonts w:cstheme="minorHAnsi"/>
          <w:i/>
          <w:lang w:val="en-GB"/>
        </w:rPr>
        <w:t>25</w:t>
      </w:r>
      <m:oMath>
        <m:r>
          <w:rPr>
            <w:rFonts w:ascii="Cambria Math" w:hAnsi="Cambria Math" w:cstheme="minorHAnsi"/>
            <w:lang w:val="en-GB"/>
          </w:rPr>
          <m:t>℃</m:t>
        </m:r>
      </m:oMath>
      <w:r w:rsidRPr="004559BC">
        <w:rPr>
          <w:rFonts w:eastAsiaTheme="minorEastAsia" w:cstheme="minorHAnsi"/>
          <w:i/>
          <w:lang w:val="en-GB"/>
        </w:rPr>
        <w:t xml:space="preserve"> (red line and ribbon). Note the model is fitted using </w:t>
      </w:r>
      <w:r w:rsidRPr="00972C7F">
        <w:rPr>
          <w:rFonts w:cstheme="minorHAnsi"/>
          <w:i/>
          <w:lang w:val="en-GB"/>
        </w:rPr>
        <w:t>mean-centered Arrhenius temperature (1/kT)</w:t>
      </w:r>
      <w:r w:rsidRPr="004559BC">
        <w:rPr>
          <w:rFonts w:cstheme="minorHAnsi"/>
          <w:i/>
          <w:lang w:val="en-GB"/>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across-species.</w:t>
      </w:r>
      <w:r w:rsidRPr="004559BC">
        <w:rPr>
          <w:rFonts w:cstheme="minorHAnsi"/>
          <w:i/>
          <w:lang w:val="en-GB"/>
        </w:rPr>
        <w:t xml:space="preserve"> Point colors indicate species (n=13, legend not shown). </w:t>
      </w:r>
      <w:r w:rsidRPr="00972C7F">
        <w:rPr>
          <w:rFonts w:cstheme="minorHAnsi"/>
          <w:i/>
          <w:lang w:val="en-GB"/>
        </w:rPr>
        <w:t xml:space="preserve">The slope corresponds to the mass-scaling exponent. Posterior distributions of </w:t>
      </w:r>
      <w:r w:rsidRPr="004559BC">
        <w:rPr>
          <w:rFonts w:cstheme="minorHAnsi"/>
          <w:i/>
          <w:lang w:val="en-GB"/>
        </w:rPr>
        <w:t xml:space="preserve">the average </w:t>
      </w:r>
      <w:r w:rsidRPr="00972C7F">
        <w:rPr>
          <w:rFonts w:cstheme="minorHAnsi"/>
          <w:i/>
          <w:lang w:val="en-GB"/>
        </w:rPr>
        <w:t>mass-scaling exponent</w:t>
      </w:r>
      <w:r w:rsidRPr="004559BC">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59BC">
        <w:rPr>
          <w:rFonts w:eastAsiaTheme="minorEastAsia" w:cstheme="minorHAnsi"/>
          <w:i/>
          <w:lang w:val="en-GB"/>
        </w:rPr>
        <w:t xml:space="preserve">, </w:t>
      </w:r>
      <w:r w:rsidRPr="00972C7F">
        <w:rPr>
          <w:rFonts w:cstheme="minorHAnsi"/>
          <w:i/>
          <w:lang w:val="en-GB"/>
        </w:rPr>
        <w:t>(B) activation energy</w:t>
      </w:r>
      <w:r w:rsidRPr="004559BC">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59BC">
        <w:rPr>
          <w:rFonts w:eastAsiaTheme="minorEastAsia" w:cstheme="minorHAnsi"/>
          <w:i/>
          <w:lang w:val="en-GB"/>
        </w:rPr>
        <w:t>,</w:t>
      </w:r>
      <w:r w:rsidRPr="00972C7F">
        <w:rPr>
          <w:rFonts w:cstheme="minorHAnsi"/>
          <w:i/>
          <w:lang w:val="en-GB"/>
        </w:rPr>
        <w:t xml:space="preserve"> (C)</w:t>
      </w:r>
      <w:r w:rsidRPr="004559BC">
        <w:rPr>
          <w:rFonts w:cstheme="minorHAnsi"/>
          <w:i/>
          <w:lang w:val="en-GB"/>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59BC">
        <w:rPr>
          <w:rFonts w:eastAsiaTheme="minorEastAsia" w:cstheme="minorHAnsi"/>
          <w:i/>
          <w:lang w:val="en-GB"/>
        </w:rPr>
        <w:t>,</w:t>
      </w:r>
      <w:r w:rsidRPr="00972C7F">
        <w:rPr>
          <w:rFonts w:cstheme="minorHAnsi"/>
          <w:i/>
          <w:lang w:val="en-GB"/>
        </w:rPr>
        <w:t xml:space="preserve"> (</w:t>
      </w:r>
      <w:r w:rsidRPr="004559BC">
        <w:rPr>
          <w:rFonts w:cstheme="minorHAnsi"/>
          <w:i/>
          <w:lang w:val="en-GB"/>
        </w:rPr>
        <w:t>D</w:t>
      </w:r>
      <w:r w:rsidRPr="00972C7F">
        <w:rPr>
          <w:rFonts w:cstheme="minorHAnsi"/>
          <w:i/>
          <w:lang w:val="en-GB"/>
        </w:rPr>
        <w:t xml:space="preserve">) are shown in the bottom row. </w:t>
      </w:r>
      <w:r w:rsidRPr="004559BC">
        <w:rPr>
          <w:rFonts w:cstheme="minorHAnsi"/>
          <w:i/>
          <w:lang w:val="en-GB"/>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where colors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r w:rsidR="005B4C49" w:rsidRPr="00972C7F">
        <w:rPr>
          <w:rFonts w:cstheme="minorHAnsi"/>
          <w:i/>
          <w:iCs/>
          <w:lang w:val="en-GB"/>
        </w:rPr>
        <w:t>centered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r w:rsidR="0042718C" w:rsidRPr="00972C7F">
        <w:rPr>
          <w:rFonts w:cstheme="minorHAnsi"/>
          <w:i/>
          <w:iCs/>
          <w:lang w:val="en-GB"/>
        </w:rPr>
        <w:t xml:space="preserve">across-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66"/>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66"/>
      <w:r w:rsidR="007E79E1">
        <w:rPr>
          <w:rStyle w:val="CommentReference"/>
        </w:rPr>
        <w:commentReference w:id="66"/>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r w:rsidR="00C55C9A" w:rsidRPr="004559BC">
        <w:rPr>
          <w:rFonts w:cstheme="minorHAnsi"/>
          <w:i/>
          <w:iCs/>
          <w:lang w:val="en-GB"/>
        </w:rPr>
        <w:t>argus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67"/>
      <w:r w:rsidR="00D6349C" w:rsidRPr="004559BC">
        <w:rPr>
          <w:rFonts w:cstheme="minorHAnsi"/>
          <w:i/>
          <w:iCs/>
          <w:lang w:val="en-GB"/>
        </w:rPr>
        <w:t xml:space="preserve">separately for each </w:t>
      </w:r>
      <w:r w:rsidR="00344BBB" w:rsidRPr="004559BC">
        <w:rPr>
          <w:rFonts w:cstheme="minorHAnsi"/>
          <w:i/>
          <w:iCs/>
          <w:lang w:val="en-GB"/>
        </w:rPr>
        <w:t>body size</w:t>
      </w:r>
      <w:commentRangeEnd w:id="67"/>
      <w:r w:rsidR="00344BBB">
        <w:rPr>
          <w:rStyle w:val="CommentReference"/>
        </w:rPr>
        <w:commentReference w:id="67"/>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centered</w:t>
      </w:r>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68"/>
      <w:commentRangeStart w:id="69"/>
      <w:r w:rsidRPr="00972C7F">
        <w:rPr>
          <w:rFonts w:cstheme="minorHAnsi"/>
          <w:b/>
          <w:bCs/>
          <w:i/>
          <w:iCs/>
          <w:lang w:val="en-GB"/>
        </w:rPr>
        <w:t xml:space="preserve">Fig. </w:t>
      </w:r>
      <w:commentRangeStart w:id="70"/>
      <w:commentRangeStart w:id="71"/>
      <w:r w:rsidRPr="004559BC">
        <w:rPr>
          <w:rFonts w:cstheme="minorHAnsi"/>
          <w:b/>
          <w:bCs/>
          <w:i/>
          <w:iCs/>
          <w:lang w:val="en-GB"/>
        </w:rPr>
        <w:t>7.</w:t>
      </w:r>
      <w:r w:rsidRPr="004559BC">
        <w:rPr>
          <w:rFonts w:cstheme="minorHAnsi"/>
          <w:i/>
          <w:iCs/>
          <w:lang w:val="en-GB"/>
        </w:rPr>
        <w:t xml:space="preserve"> </w:t>
      </w:r>
      <w:commentRangeEnd w:id="70"/>
      <w:r w:rsidR="002C5859" w:rsidRPr="005A518B">
        <w:rPr>
          <w:rStyle w:val="CommentReference"/>
        </w:rPr>
        <w:commentReference w:id="70"/>
      </w:r>
      <w:commentRangeEnd w:id="71"/>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71"/>
      </w:r>
      <w:commentRangeEnd w:id="68"/>
      <w:r w:rsidR="007907BC">
        <w:rPr>
          <w:rStyle w:val="CommentReference"/>
        </w:rPr>
        <w:commentReference w:id="68"/>
      </w:r>
      <w:commentRangeEnd w:id="69"/>
      <w:r w:rsidR="009D113B">
        <w:rPr>
          <w:rStyle w:val="CommentReference"/>
        </w:rPr>
        <w:commentReference w:id="69"/>
      </w:r>
      <w:r w:rsidRPr="004559BC">
        <w:rPr>
          <w:rFonts w:cstheme="minorHAnsi"/>
          <w:i/>
          <w:iCs/>
          <w:lang w:val="en-GB"/>
        </w:rPr>
        <w:t xml:space="preserve">Vertical green lines show the minimum and maximum environmental </w:t>
      </w:r>
      <w:commentRangeStart w:id="72"/>
      <w:commentRangeStart w:id="73"/>
      <w:r w:rsidRPr="004559BC">
        <w:rPr>
          <w:rFonts w:cstheme="minorHAnsi"/>
          <w:i/>
          <w:iCs/>
          <w:lang w:val="en-GB"/>
        </w:rPr>
        <w:t>temperature based on either temperature in distribution range (triangles) or modelled distribution maps (circles), both taken from FishBase</w:t>
      </w:r>
      <w:commentRangeEnd w:id="72"/>
      <w:r w:rsidR="007907BC">
        <w:rPr>
          <w:rStyle w:val="CommentReference"/>
        </w:rPr>
        <w:commentReference w:id="72"/>
      </w:r>
      <w:commentRangeEnd w:id="73"/>
      <w:r w:rsidR="005A518B">
        <w:rPr>
          <w:rStyle w:val="CommentReference"/>
        </w:rPr>
        <w:commentReference w:id="73"/>
      </w:r>
      <w:r w:rsidRPr="004559BC">
        <w:rPr>
          <w:rFonts w:cstheme="minorHAnsi"/>
          <w:i/>
          <w:iCs/>
          <w:lang w:val="en-GB"/>
        </w:rPr>
        <w:t xml:space="preserve">, and green points show the midpoint. </w:t>
      </w:r>
      <w:r w:rsidR="00BD6176" w:rsidRPr="004559BC">
        <w:rPr>
          <w:rFonts w:cstheme="minorHAnsi"/>
          <w:i/>
          <w:iCs/>
          <w:lang w:val="en-GB"/>
        </w:rPr>
        <w:t>T</w:t>
      </w:r>
      <w:commentRangeStart w:id="74"/>
      <w:commentRangeStart w:id="75"/>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74"/>
      <w:r w:rsidR="003A59D4">
        <w:rPr>
          <w:rStyle w:val="CommentReference"/>
        </w:rPr>
        <w:commentReference w:id="74"/>
      </w:r>
      <w:commentRangeEnd w:id="75"/>
      <w:r w:rsidR="00674A47">
        <w:rPr>
          <w:rStyle w:val="CommentReference"/>
        </w:rPr>
        <w:commentReference w:id="75"/>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76"/>
      <w:r w:rsidR="00B04587" w:rsidRPr="004559BC">
        <w:rPr>
          <w:rFonts w:eastAsiaTheme="minorEastAsia" w:cstheme="minorHAnsi"/>
          <w:i/>
          <w:iCs/>
          <w:lang w:val="en-GB"/>
        </w:rPr>
        <w:t>.</w:t>
      </w:r>
      <w:commentRangeEnd w:id="76"/>
      <w:r w:rsidR="00232FB6">
        <w:rPr>
          <w:rStyle w:val="CommentReference"/>
        </w:rPr>
        <w:commentReference w:id="76"/>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D9AAC11"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0B45B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77"/>
      <w:commentRangeStart w:id="78"/>
      <w:commentRangeStart w:id="79"/>
      <w:commentRangeStart w:id="80"/>
      <w:commentRangeStart w:id="81"/>
      <w:r w:rsidR="007A4E07" w:rsidRPr="00972C7F">
        <w:rPr>
          <w:rFonts w:eastAsiaTheme="minorEastAsia" w:cstheme="minorHAnsi"/>
          <w:lang w:val="en-GB"/>
        </w:rPr>
        <w:t xml:space="preserve">close </w:t>
      </w:r>
      <w:commentRangeEnd w:id="77"/>
      <w:r w:rsidR="00D4430F">
        <w:rPr>
          <w:rStyle w:val="CommentReference"/>
        </w:rPr>
        <w:commentReference w:id="77"/>
      </w:r>
      <w:commentRangeEnd w:id="78"/>
      <w:r w:rsidR="00BD7D6F">
        <w:rPr>
          <w:rStyle w:val="CommentReference"/>
        </w:rPr>
        <w:commentReference w:id="78"/>
      </w:r>
      <w:commentRangeEnd w:id="79"/>
      <w:r w:rsidR="00932E00">
        <w:rPr>
          <w:rStyle w:val="CommentReference"/>
        </w:rPr>
        <w:commentReference w:id="79"/>
      </w:r>
      <w:commentRangeEnd w:id="80"/>
      <w:r w:rsidR="00641ACD">
        <w:rPr>
          <w:rStyle w:val="CommentReference"/>
        </w:rPr>
        <w:commentReference w:id="80"/>
      </w:r>
      <w:commentRangeEnd w:id="81"/>
      <w:r w:rsidR="00C41DFC">
        <w:rPr>
          <w:rStyle w:val="CommentReference"/>
        </w:rPr>
        <w:commentReference w:id="81"/>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82"/>
      <w:commentRangeStart w:id="83"/>
      <w:commentRangeStart w:id="84"/>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82"/>
      <w:r w:rsidR="002C5859">
        <w:rPr>
          <w:rStyle w:val="CommentReference"/>
        </w:rPr>
        <w:commentReference w:id="82"/>
      </w:r>
      <w:commentRangeEnd w:id="83"/>
      <w:r w:rsidR="00C67825">
        <w:rPr>
          <w:rStyle w:val="CommentReference"/>
        </w:rPr>
        <w:commentReference w:id="83"/>
      </w:r>
      <w:commentRangeEnd w:id="84"/>
      <w:r w:rsidR="00603E09">
        <w:rPr>
          <w:rStyle w:val="CommentReference"/>
        </w:rPr>
        <w:commentReference w:id="84"/>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171D708B"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0B45B9">
        <w:rPr>
          <w:rFonts w:cstheme="minorHAnsi"/>
          <w:lang w:val="en-GB"/>
        </w:rPr>
        <w:instrText xml:space="preserve"> ADDIN ZOTERO_ITEM CSL_CITATION {"citationID":"au214s33k5","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0B45B9">
        <w:rPr>
          <w:rFonts w:eastAsiaTheme="minorEastAsia" w:cstheme="minorHAnsi"/>
          <w:lang w:val="en-GB"/>
        </w:rPr>
        <w:instrText xml:space="preserve"> ADDIN ZOTERO_ITEM CSL_CITATION {"citationID":"ag7eb21mmv","properties":{"formattedCitation":"(Huss {\\i{}et al.} 2019)","plainCitation":"(Huss et al. 2019)","noteIndex":0},"citationItems":[{"id":"Y3bSioUi/4Zb22bK6","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0CB9AA94"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0B45B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Y3bSioUi/n5h1nJL6","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85"/>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85"/>
      <w:r w:rsidR="00682627">
        <w:rPr>
          <w:rStyle w:val="CommentReference"/>
        </w:rPr>
        <w:commentReference w:id="85"/>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 xml:space="preserve">All data and R code (data manipulation, </w:t>
      </w:r>
      <w:r w:rsidRPr="00972C7F">
        <w:rPr>
          <w:rFonts w:eastAsiaTheme="minorEastAsia"/>
          <w:lang w:val="en-GB"/>
        </w:rPr>
        <w:lastRenderedPageBreak/>
        <w:t>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C5C30BA" w14:textId="15E39CA6" w:rsidR="00FC2D41" w:rsidRPr="003E64FD" w:rsidRDefault="00C41369" w:rsidP="002E3379">
      <w:pPr>
        <w:spacing w:line="480" w:lineRule="auto"/>
        <w:contextualSpacing/>
        <w:jc w:val="both"/>
        <w:rPr>
          <w:rFonts w:cstheme="minorHAnsi"/>
        </w:rPr>
      </w:pPr>
      <w:r w:rsidRPr="003E64FD">
        <w:rPr>
          <w:rFonts w:cstheme="minorHAnsi"/>
        </w:rPr>
        <w:fldChar w:fldCharType="begin"/>
      </w:r>
      <w:r w:rsidR="000B45B9" w:rsidRPr="000C6261">
        <w:rPr>
          <w:rFonts w:cstheme="minorHAnsi"/>
          <w:lang w:val="en-US"/>
        </w:rPr>
        <w:instrText xml:space="preserve"> ADDIN ZOTERO_BIBL {"uncited":[],"omitted":[],"custom":[]} CSL_BIBLIOGRAPHY </w:instrText>
      </w:r>
      <w:r w:rsidRPr="003E64FD">
        <w:rPr>
          <w:rFonts w:cstheme="minorHAnsi"/>
        </w:rPr>
        <w:fldChar w:fldCharType="separate"/>
      </w:r>
      <w:r w:rsidR="006F6994">
        <w:rPr>
          <w:rFonts w:ascii="Times New Roman" w:cs="Times New Roman"/>
          <w:lang w:val="en-US"/>
        </w:rPr>
        <w:t>Automatic citation updates are disabled. To see the bibliography, click Refresh in the Zotero tab.</w:t>
      </w: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CA5CFC" w:rsidRPr="00972C7F" w:rsidRDefault="00CA5CFC"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CA5CFC" w:rsidRPr="00972C7F" w:rsidRDefault="00CA5CFC"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A5CFC" w:rsidRPr="00972C7F" w:rsidRDefault="00CA5CFC">
      <w:pPr>
        <w:pStyle w:val="CommentText"/>
        <w:rPr>
          <w:lang w:val="en-GB"/>
        </w:rPr>
      </w:pPr>
    </w:p>
  </w:comment>
  <w:comment w:id="1" w:author="Max Lindmark" w:date="2020-01-22T13:17:00Z" w:initials="ML">
    <w:p w14:paraId="4F0CEFE9" w14:textId="77777777" w:rsidR="00CA5CFC" w:rsidRPr="00972C7F" w:rsidRDefault="00CA5CFC">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CA5CFC" w:rsidRPr="00972C7F" w:rsidRDefault="00CA5CFC">
      <w:pPr>
        <w:pStyle w:val="CommentText"/>
        <w:rPr>
          <w:rStyle w:val="CommentReference"/>
          <w:lang w:val="en-GB"/>
        </w:rPr>
      </w:pPr>
    </w:p>
    <w:p w14:paraId="2EB02CDA" w14:textId="77777777" w:rsidR="00CA5CFC" w:rsidRPr="00457D7E" w:rsidRDefault="00CA5CFC">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CA5CFC" w:rsidRPr="00457D7E" w:rsidRDefault="00CA5CFC">
      <w:pPr>
        <w:pStyle w:val="CommentText"/>
        <w:rPr>
          <w:rStyle w:val="CommentReference"/>
          <w:lang w:val="en-GB"/>
        </w:rPr>
      </w:pPr>
    </w:p>
    <w:p w14:paraId="13B9FBCF" w14:textId="286CE2E6" w:rsidR="00CA5CFC" w:rsidRPr="00457D7E" w:rsidRDefault="00CA5CFC">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CA5CFC" w:rsidRPr="002D70E2" w:rsidRDefault="00CA5CFC">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CA5CFC" w:rsidRPr="000772A5" w:rsidRDefault="00CA5CFC">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4" w:author="Max Lindmark" w:date="2020-02-06T09:23:00Z" w:initials="ML">
    <w:p w14:paraId="77A4263A" w14:textId="77777777" w:rsidR="00CA5CFC" w:rsidRPr="00457D7E" w:rsidRDefault="00CA5CFC">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CA5CFC" w:rsidRPr="00457D7E" w:rsidRDefault="00CA5CFC">
      <w:pPr>
        <w:pStyle w:val="CommentText"/>
        <w:rPr>
          <w:lang w:val="en-GB"/>
        </w:rPr>
      </w:pPr>
    </w:p>
    <w:p w14:paraId="7510E99E" w14:textId="741F21DF" w:rsidR="00CA5CFC" w:rsidRPr="00457D7E" w:rsidRDefault="00CA5CFC">
      <w:pPr>
        <w:pStyle w:val="CommentText"/>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CA5CFC" w:rsidRDefault="00CA5CFC">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CA5CFC" w:rsidRDefault="00CA5CFC">
      <w:pPr>
        <w:pStyle w:val="CommentText"/>
        <w:rPr>
          <w:lang w:val="en-GB"/>
        </w:rPr>
      </w:pPr>
    </w:p>
    <w:p w14:paraId="4FF20B94" w14:textId="77777777" w:rsidR="00CA5CFC" w:rsidRDefault="00CA5CFC">
      <w:pPr>
        <w:pStyle w:val="CommentText"/>
        <w:rPr>
          <w:lang w:val="en-GB"/>
        </w:rPr>
      </w:pPr>
      <w:r>
        <w:rPr>
          <w:lang w:val="en-GB"/>
        </w:rPr>
        <w:t>However, I think ‘article’ is not better than ‘study’</w:t>
      </w:r>
    </w:p>
    <w:p w14:paraId="55818072" w14:textId="77777777" w:rsidR="00CA5CFC" w:rsidRDefault="00CA5CFC">
      <w:pPr>
        <w:pStyle w:val="CommentText"/>
        <w:rPr>
          <w:lang w:val="en-GB"/>
        </w:rPr>
      </w:pPr>
    </w:p>
    <w:p w14:paraId="0A143688" w14:textId="1DAA5ECD" w:rsidR="00CA5CFC" w:rsidRPr="00457D7E" w:rsidRDefault="00CA5CFC">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CA5CFC" w:rsidRPr="002D70E2" w:rsidRDefault="00CA5CFC">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CA5CFC" w:rsidRPr="002D70E2" w:rsidRDefault="00CA5CFC">
      <w:pPr>
        <w:pStyle w:val="CommentText"/>
        <w:rPr>
          <w:lang w:val="en-GB"/>
        </w:rPr>
      </w:pPr>
    </w:p>
    <w:p w14:paraId="59FD3B5A" w14:textId="719080D0" w:rsidR="00CA5CFC" w:rsidRPr="00457D7E" w:rsidRDefault="00CA5CFC">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CA5CFC" w:rsidRPr="00296320" w:rsidRDefault="00CA5CFC">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8" w:author="Max Lindmark" w:date="2020-02-06T09:31:00Z" w:initials="ML">
    <w:p w14:paraId="474051D2" w14:textId="6DDCCA1E" w:rsidR="00CA5CFC" w:rsidRPr="00457D7E" w:rsidRDefault="00CA5CFC">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CA5CFC" w:rsidRPr="00457D7E" w:rsidRDefault="00CA5CFC">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CA5CFC" w:rsidRPr="00457D7E" w:rsidRDefault="00CA5CFC">
      <w:pPr>
        <w:pStyle w:val="CommentText"/>
        <w:rPr>
          <w:lang w:val="en-GB"/>
        </w:rPr>
      </w:pPr>
    </w:p>
    <w:p w14:paraId="2B7B6DCB" w14:textId="12C67162" w:rsidR="00CA5CFC" w:rsidRPr="00457D7E" w:rsidRDefault="00CA5CFC">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CA5CFC" w:rsidRPr="00457D7E" w:rsidRDefault="00CA5CFC">
      <w:pPr>
        <w:pStyle w:val="CommentText"/>
        <w:rPr>
          <w:lang w:val="en-GB"/>
        </w:rPr>
      </w:pPr>
    </w:p>
    <w:p w14:paraId="2AE7B15C" w14:textId="77777777" w:rsidR="00CA5CFC" w:rsidRPr="00457D7E" w:rsidRDefault="00CA5CFC">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A5CFC" w:rsidRPr="00457D7E" w:rsidRDefault="00CA5CFC">
      <w:pPr>
        <w:pStyle w:val="CommentText"/>
        <w:rPr>
          <w:lang w:val="en-GB"/>
        </w:rPr>
      </w:pPr>
    </w:p>
    <w:p w14:paraId="4A42D736" w14:textId="39477FC0" w:rsidR="00CA5CFC" w:rsidRPr="00457D7E" w:rsidRDefault="00CA5CFC">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CA5CFC" w:rsidRPr="00604735" w:rsidRDefault="00CA5CFC">
      <w:pPr>
        <w:pStyle w:val="CommentText"/>
        <w:rPr>
          <w:lang w:val="en-US"/>
        </w:rPr>
      </w:pPr>
      <w:r>
        <w:rPr>
          <w:rStyle w:val="CommentReference"/>
        </w:rPr>
        <w:annotationRef/>
      </w:r>
      <w:r w:rsidRPr="00604735">
        <w:rPr>
          <w:lang w:val="en-US"/>
        </w:rPr>
        <w:t>Need to say minimun number of sizes per temperatu</w:t>
      </w:r>
      <w:r>
        <w:rPr>
          <w:lang w:val="en-US"/>
        </w:rPr>
        <w:t>re…or just min # sizes</w:t>
      </w:r>
    </w:p>
  </w:comment>
  <w:comment w:id="11" w:author="Max Lindmark" w:date="2020-02-06T09:39:00Z" w:initials="ML">
    <w:p w14:paraId="3C3B4C62" w14:textId="015442C8" w:rsidR="00CA5CFC" w:rsidRPr="00457D7E" w:rsidRDefault="00CA5CFC">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CA5CFC" w:rsidRPr="002D70E2" w:rsidRDefault="00CA5CFC"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CA5CFC" w:rsidRPr="00457D7E" w:rsidRDefault="00CA5CFC"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CA5CFC" w:rsidRPr="00457D7E" w:rsidRDefault="00CA5CFC">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CA5CFC" w:rsidRPr="00457D7E" w:rsidRDefault="00CA5CFC">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CA5CFC" w:rsidRPr="00457D7E" w:rsidRDefault="00CA5CF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CA5CFC" w:rsidRPr="002D70E2" w:rsidRDefault="00CA5CFC">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CA5CFC" w:rsidRPr="001C2C66" w:rsidRDefault="00CA5CFC">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CA5CFC" w:rsidRPr="00457D7E" w:rsidRDefault="00CA5CFC">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centered in </w:t>
      </w:r>
      <w:r w:rsidRPr="00457D7E">
        <w:rPr>
          <w:u w:val="single"/>
          <w:lang w:val="en-GB"/>
        </w:rPr>
        <w:t>both</w:t>
      </w:r>
      <w:r w:rsidRPr="00457D7E">
        <w:rPr>
          <w:lang w:val="en-GB"/>
        </w:rPr>
        <w:t xml:space="preserve"> cases) by the mean it model fits look ok.</w:t>
      </w:r>
    </w:p>
    <w:p w14:paraId="2C7E65CD" w14:textId="77777777" w:rsidR="00CA5CFC" w:rsidRPr="00457D7E" w:rsidRDefault="00CA5CFC">
      <w:pPr>
        <w:pStyle w:val="CommentText"/>
        <w:rPr>
          <w:lang w:val="en-GB"/>
        </w:rPr>
      </w:pPr>
    </w:p>
    <w:p w14:paraId="22F75534" w14:textId="18AA65CB" w:rsidR="00CA5CFC" w:rsidRPr="00457D7E" w:rsidRDefault="00CA5CFC">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CA5CFC" w:rsidRPr="00457D7E" w:rsidRDefault="00CA5CFC">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5" w:author="Max Lindmark" w:date="2020-04-23T13:14:00Z" w:initials="ML">
    <w:p w14:paraId="00F25D99" w14:textId="42876C7C" w:rsidR="00EA5CFC" w:rsidRPr="00EA5CFC" w:rsidRDefault="00EA5CFC">
      <w:pPr>
        <w:pStyle w:val="CommentText"/>
        <w:rPr>
          <w:lang w:val="en-US"/>
        </w:rPr>
      </w:pPr>
      <w:r>
        <w:rPr>
          <w:rStyle w:val="CommentReference"/>
        </w:rPr>
        <w:annotationRef/>
      </w:r>
      <w:r w:rsidRPr="00EA5CFC">
        <w:rPr>
          <w:lang w:val="en-US"/>
        </w:rPr>
        <w:t xml:space="preserve">These data are similar, so I will plot them </w:t>
      </w:r>
      <w:r>
        <w:rPr>
          <w:lang w:val="en-US"/>
        </w:rPr>
        <w:t>together!</w:t>
      </w:r>
    </w:p>
  </w:comment>
  <w:comment w:id="26" w:author="Max Lindmark" w:date="2020-04-23T17:11:00Z" w:initials="ML">
    <w:p w14:paraId="262E4B93" w14:textId="77777777" w:rsidR="006B00B7" w:rsidRDefault="006B00B7" w:rsidP="006B00B7">
      <w:pPr>
        <w:pStyle w:val="CommentText"/>
        <w:rPr>
          <w:lang w:val="en-US"/>
        </w:rPr>
      </w:pPr>
      <w:r>
        <w:rPr>
          <w:rStyle w:val="CommentReference"/>
        </w:rPr>
        <w:annotationRef/>
      </w: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9160AD0" w14:textId="77777777" w:rsidR="006B00B7" w:rsidRDefault="006B00B7" w:rsidP="006B00B7">
      <w:pPr>
        <w:pStyle w:val="CommentText"/>
        <w:rPr>
          <w:lang w:val="en-US"/>
        </w:rPr>
      </w:pPr>
    </w:p>
    <w:p w14:paraId="3DA9A12F" w14:textId="77777777" w:rsidR="006B00B7" w:rsidRDefault="006B00B7" w:rsidP="006B00B7">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2F9956D3" w14:textId="77777777" w:rsidR="006B00B7" w:rsidRDefault="006B00B7" w:rsidP="006B00B7">
      <w:pPr>
        <w:pStyle w:val="CommentText"/>
        <w:rPr>
          <w:lang w:val="en-US"/>
        </w:rPr>
      </w:pPr>
    </w:p>
    <w:p w14:paraId="28A4B2D2" w14:textId="77777777" w:rsidR="006B00B7" w:rsidRDefault="006B00B7" w:rsidP="006B00B7">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516CF7C8" w14:textId="77777777" w:rsidR="006B00B7" w:rsidRDefault="006B00B7" w:rsidP="006B00B7">
      <w:pPr>
        <w:pStyle w:val="CommentText"/>
        <w:rPr>
          <w:lang w:val="en-US"/>
        </w:rPr>
      </w:pPr>
    </w:p>
    <w:p w14:paraId="261135A4" w14:textId="2E30C47C" w:rsidR="006B00B7" w:rsidRPr="006B00B7" w:rsidRDefault="006B00B7">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29" w:author="Max Lindmark" w:date="2020-04-22T17:37:00Z" w:initials="ML">
    <w:p w14:paraId="281B944D" w14:textId="0261B523" w:rsidR="00604739" w:rsidRDefault="00604739"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w:t>
      </w:r>
      <w:r w:rsidR="004B39A8">
        <w:rPr>
          <w:lang w:val="en-US"/>
        </w:rPr>
        <w:t xml:space="preserve">in the code I put </w:t>
      </w:r>
      <w:r>
        <w:rPr>
          <w:lang w:val="en-US"/>
        </w:rPr>
        <w:t>0.5</w:t>
      </w:r>
      <w:r w:rsidR="004B39A8">
        <w:rPr>
          <w:lang w:val="en-US"/>
        </w:rPr>
        <w:t xml:space="preserve"> wrongly as </w:t>
      </w:r>
      <w:r>
        <w:rPr>
          <w:lang w:val="en-US"/>
        </w:rPr>
        <w:t>the precision. So, I actually used a less informative prior (</w:t>
      </w:r>
      <w:r w:rsidR="00272145">
        <w:rPr>
          <w:lang w:val="en-US"/>
        </w:rPr>
        <w:t xml:space="preserve">sd = </w:t>
      </w:r>
      <w:r>
        <w:rPr>
          <w:lang w:val="en-US"/>
        </w:rPr>
        <w:t xml:space="preserve">1.414). </w:t>
      </w:r>
    </w:p>
    <w:p w14:paraId="545DCDFF" w14:textId="77777777" w:rsidR="00604739" w:rsidRDefault="00604739" w:rsidP="00604739">
      <w:pPr>
        <w:pStyle w:val="CommentText"/>
        <w:rPr>
          <w:lang w:val="en-US"/>
        </w:rPr>
      </w:pPr>
    </w:p>
    <w:p w14:paraId="41CDC50F" w14:textId="4D99DF0E" w:rsidR="00604739" w:rsidRDefault="00604739" w:rsidP="00604739">
      <w:pPr>
        <w:pStyle w:val="CommentText"/>
        <w:rPr>
          <w:lang w:val="en-US"/>
        </w:rPr>
      </w:pPr>
      <w:r>
        <w:rPr>
          <w:lang w:val="en-US"/>
        </w:rPr>
        <w:t>When I use a sd of 0.5 (precision = 4), I see that the mean of all species intercepts (mu_b0) is pulled to the prior, although the all the other parameters’ priors are essentially flat around the posterior</w:t>
      </w:r>
      <w:r w:rsidR="00D85C54">
        <w:rPr>
          <w:lang w:val="en-US"/>
        </w:rPr>
        <w:t xml:space="preserve"> and they look fine with that precision. </w:t>
      </w:r>
    </w:p>
    <w:p w14:paraId="0E0DAD70" w14:textId="77777777" w:rsidR="00604739" w:rsidRDefault="00604739" w:rsidP="00604739">
      <w:pPr>
        <w:pStyle w:val="CommentText"/>
        <w:rPr>
          <w:lang w:val="en-US"/>
        </w:rPr>
      </w:pPr>
    </w:p>
    <w:p w14:paraId="3A4DED61" w14:textId="06D4C768" w:rsidR="00604739" w:rsidRDefault="000C306B">
      <w:pPr>
        <w:pStyle w:val="CommentText"/>
        <w:rPr>
          <w:lang w:val="en-US"/>
        </w:rPr>
      </w:pPr>
      <w:r>
        <w:rPr>
          <w:lang w:val="en-US"/>
        </w:rPr>
        <w:t>Despite that they all look fine and overall very similar (decimals)</w:t>
      </w:r>
      <w:r w:rsidR="00604739">
        <w:rPr>
          <w:lang w:val="en-US"/>
        </w:rPr>
        <w:t xml:space="preserve">, I will instead increase the standard deviation to 1 </w:t>
      </w:r>
      <w:r w:rsidR="00C81AD4">
        <w:rPr>
          <w:lang w:val="en-US"/>
        </w:rPr>
        <w:t>in these priors (for the average species effect)</w:t>
      </w:r>
      <w:r w:rsidR="00996BB8">
        <w:rPr>
          <w:lang w:val="en-US"/>
        </w:rPr>
        <w:t>, and to sd=5 for the intercept…</w:t>
      </w:r>
    </w:p>
    <w:p w14:paraId="278C350D" w14:textId="77777777" w:rsidR="006E0A6E" w:rsidRDefault="006E0A6E">
      <w:pPr>
        <w:pStyle w:val="CommentText"/>
        <w:rPr>
          <w:lang w:val="en-US"/>
        </w:rPr>
      </w:pPr>
    </w:p>
    <w:p w14:paraId="004EA587" w14:textId="6DF5AD1E" w:rsidR="006E0A6E" w:rsidRPr="00604739" w:rsidRDefault="006E0A6E">
      <w:pPr>
        <w:pStyle w:val="CommentText"/>
        <w:rPr>
          <w:lang w:val="en-US"/>
        </w:rPr>
      </w:pPr>
      <w:r>
        <w:rPr>
          <w:lang w:val="en-US"/>
        </w:rPr>
        <w:t>I have added plots in the appendix showing the posterior distributions of these “main</w:t>
      </w:r>
      <w:r w:rsidR="00CB79C0">
        <w:rPr>
          <w:lang w:val="en-US"/>
        </w:rPr>
        <w:t>/interesting</w:t>
      </w:r>
      <w:r>
        <w:rPr>
          <w:lang w:val="en-US"/>
        </w:rPr>
        <w:t>” parameters (mu_0, mu_1, mu_2, mu_3)</w:t>
      </w:r>
      <w:r w:rsidR="007D153A">
        <w:rPr>
          <w:lang w:val="en-US"/>
        </w:rPr>
        <w:t xml:space="preserve"> together with their prior distributions, to visually show how the posteriors is not very influenced by the prior.</w:t>
      </w:r>
    </w:p>
  </w:comment>
  <w:comment w:id="32" w:author="Max Lindmark" w:date="2020-04-23T13:13:00Z" w:initials="ML">
    <w:p w14:paraId="226E2E76" w14:textId="6933F2FE" w:rsidR="00A52899" w:rsidRPr="00A52899" w:rsidRDefault="00A52899">
      <w:pPr>
        <w:pStyle w:val="CommentText"/>
        <w:rPr>
          <w:lang w:val="en-US"/>
        </w:rPr>
      </w:pPr>
      <w:r>
        <w:rPr>
          <w:rStyle w:val="CommentReference"/>
        </w:rPr>
        <w:annotationRef/>
      </w:r>
      <w:r w:rsidRPr="00A52899">
        <w:rPr>
          <w:lang w:val="en-US"/>
        </w:rPr>
        <w:t>Wops, th</w:t>
      </w:r>
      <w:r>
        <w:rPr>
          <w:lang w:val="en-US"/>
        </w:rPr>
        <w:t>is is also incorrect. This reflects mass-specific priors, which but I hadn’t switched to mass-specific values at that time. Luckily the prior was so flat and data so “certain” it did not really matter!</w:t>
      </w:r>
    </w:p>
  </w:comment>
  <w:comment w:id="36" w:author="Max Lindmark" w:date="2020-04-22T13:02:00Z" w:initials="ML">
    <w:p w14:paraId="4D42B2DD" w14:textId="2CF5FC18" w:rsidR="00CA5CFC" w:rsidRPr="000C4232" w:rsidRDefault="00CA5CFC">
      <w:pPr>
        <w:pStyle w:val="CommentText"/>
        <w:rPr>
          <w:lang w:val="en-US"/>
        </w:rPr>
      </w:pPr>
      <w:r>
        <w:rPr>
          <w:rStyle w:val="CommentReference"/>
        </w:rPr>
        <w:annotationRef/>
      </w:r>
      <w:r w:rsidR="00604739" w:rsidRPr="000C4232">
        <w:rPr>
          <w:lang w:val="en-US"/>
        </w:rPr>
        <w:t>Temperature</w:t>
      </w:r>
      <w:r w:rsidRPr="000C4232">
        <w:rPr>
          <w:lang w:val="en-US"/>
        </w:rPr>
        <w:t xml:space="preserve"> </w:t>
      </w:r>
      <w:r>
        <w:rPr>
          <w:lang w:val="en-US"/>
        </w:rPr>
        <w:t>coefficient???</w:t>
      </w:r>
    </w:p>
  </w:comment>
  <w:comment w:id="41" w:author="Max Lindmark" w:date="2020-04-22T17:36:00Z" w:initials="ML">
    <w:p w14:paraId="0B365000" w14:textId="4C1198D2" w:rsidR="00604739" w:rsidRPr="00604739" w:rsidRDefault="00604739">
      <w:pPr>
        <w:pStyle w:val="CommentText"/>
        <w:rPr>
          <w:lang w:val="en-US"/>
        </w:rPr>
      </w:pPr>
      <w:r>
        <w:rPr>
          <w:rStyle w:val="CommentReference"/>
        </w:rPr>
        <w:annotationRef/>
      </w:r>
      <w:r w:rsidRPr="00604739">
        <w:rPr>
          <w:lang w:val="en-US"/>
        </w:rPr>
        <w:t>Coeff</w:t>
      </w:r>
      <w:r>
        <w:rPr>
          <w:lang w:val="en-US"/>
        </w:rPr>
        <w:t>icient?</w:t>
      </w:r>
    </w:p>
  </w:comment>
  <w:comment w:id="42" w:author="Max Lindmark" w:date="2020-04-22T17:04:00Z" w:initials="ML">
    <w:p w14:paraId="3F4DDA1D" w14:textId="637254DA" w:rsidR="00CA5CFC" w:rsidRPr="000C4232" w:rsidRDefault="00CA5CFC" w:rsidP="00093FA1">
      <w:pPr>
        <w:pStyle w:val="CommentText"/>
        <w:rPr>
          <w:lang w:val="en-US"/>
        </w:rPr>
      </w:pPr>
      <w:r>
        <w:rPr>
          <w:rStyle w:val="CommentReference"/>
        </w:rPr>
        <w:annotationRef/>
      </w:r>
      <w:r>
        <w:rPr>
          <w:rStyle w:val="CommentReference"/>
        </w:rPr>
        <w:annotationRef/>
      </w:r>
      <w:r w:rsidR="00604739" w:rsidRPr="000C4232">
        <w:rPr>
          <w:lang w:val="en-US"/>
        </w:rPr>
        <w:t>Temperature</w:t>
      </w:r>
      <w:r w:rsidRPr="000C4232">
        <w:rPr>
          <w:lang w:val="en-US"/>
        </w:rPr>
        <w:t xml:space="preserve"> </w:t>
      </w:r>
      <w:r>
        <w:rPr>
          <w:lang w:val="en-US"/>
        </w:rPr>
        <w:t>coefficient???</w:t>
      </w:r>
    </w:p>
    <w:p w14:paraId="582D95AB" w14:textId="28B5571D" w:rsidR="00CA5CFC" w:rsidRDefault="00CA5CFC">
      <w:pPr>
        <w:pStyle w:val="CommentText"/>
      </w:pPr>
    </w:p>
  </w:comment>
  <w:comment w:id="43" w:author="Max Lindmark" w:date="2020-04-22T17:39:00Z" w:initials="ML">
    <w:p w14:paraId="26AE3624" w14:textId="3E13B6BB" w:rsidR="00A90EE9" w:rsidRPr="00A90EE9" w:rsidRDefault="00A90EE9">
      <w:pPr>
        <w:pStyle w:val="CommentText"/>
        <w:rPr>
          <w:lang w:val="en-US"/>
        </w:rPr>
      </w:pPr>
      <w:r>
        <w:rPr>
          <w:rStyle w:val="CommentReference"/>
        </w:rPr>
        <w:annotationRef/>
      </w:r>
      <w:r w:rsidRPr="00A90EE9">
        <w:rPr>
          <w:lang w:val="en-US"/>
        </w:rPr>
        <w:t>Check priors here</w:t>
      </w:r>
    </w:p>
  </w:comment>
  <w:comment w:id="44" w:author="Max Lindmark" w:date="2020-04-22T17:39:00Z" w:initials="ML">
    <w:p w14:paraId="1555FC6E" w14:textId="1C611307" w:rsidR="00A90EE9" w:rsidRPr="00A90EE9" w:rsidRDefault="00A90EE9">
      <w:pPr>
        <w:pStyle w:val="CommentText"/>
        <w:rPr>
          <w:lang w:val="en-US"/>
        </w:rPr>
      </w:pPr>
      <w:r>
        <w:rPr>
          <w:rStyle w:val="CommentReference"/>
        </w:rPr>
        <w:annotationRef/>
      </w:r>
      <w:r w:rsidRPr="00A90EE9">
        <w:rPr>
          <w:lang w:val="en-US"/>
        </w:rPr>
        <w:t>Che</w:t>
      </w:r>
      <w:r>
        <w:rPr>
          <w:lang w:val="en-US"/>
        </w:rPr>
        <w:t>ck priors here</w:t>
      </w:r>
    </w:p>
  </w:comment>
  <w:comment w:id="45" w:author="Jan Ohlberger" w:date="2020-01-21T14:07:00Z" w:initials="Ca">
    <w:p w14:paraId="03B53C1D" w14:textId="77777777" w:rsidR="00CA5CFC" w:rsidRPr="002D70E2" w:rsidRDefault="00CA5CFC" w:rsidP="00F85DA2">
      <w:pPr>
        <w:pStyle w:val="CommentText"/>
        <w:rPr>
          <w:lang w:val="en-GB"/>
        </w:rPr>
      </w:pPr>
      <w:r>
        <w:rPr>
          <w:rStyle w:val="CommentReference"/>
        </w:rPr>
        <w:annotationRef/>
      </w:r>
      <w:r w:rsidRPr="002D70E2">
        <w:rPr>
          <w:lang w:val="en-GB"/>
        </w:rPr>
        <w:t>Maybe better in the discussion…</w:t>
      </w:r>
    </w:p>
  </w:comment>
  <w:comment w:id="46" w:author="Max Lindmark" w:date="2020-01-28T15:33:00Z" w:initials="ML">
    <w:p w14:paraId="5ACFCA4C" w14:textId="021245C5" w:rsidR="00CA5CFC" w:rsidRPr="00457D7E" w:rsidRDefault="00CA5CFC" w:rsidP="00F85DA2">
      <w:pPr>
        <w:pStyle w:val="CommentText"/>
        <w:rPr>
          <w:lang w:val="en-GB"/>
        </w:rPr>
      </w:pPr>
      <w:r>
        <w:rPr>
          <w:rStyle w:val="CommentReference"/>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47" w:author="Jan Ohlberger" w:date="2020-02-06T12:45:00Z" w:initials="Ca">
    <w:p w14:paraId="639B754C" w14:textId="492BBA9B" w:rsidR="00CA5CFC" w:rsidRPr="00457D7E" w:rsidRDefault="00CA5CFC">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48" w:author="Jan Ohlberger" w:date="2020-01-21T14:57:00Z" w:initials="Ca">
    <w:p w14:paraId="14C41261" w14:textId="77777777" w:rsidR="00CA5CFC" w:rsidRPr="002D70E2" w:rsidRDefault="00CA5CFC">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CA5CFC" w:rsidRPr="002D70E2" w:rsidRDefault="00CA5CFC">
      <w:pPr>
        <w:pStyle w:val="CommentText"/>
        <w:rPr>
          <w:lang w:val="en-GB"/>
        </w:rPr>
      </w:pPr>
    </w:p>
    <w:p w14:paraId="6653FE73" w14:textId="0A209DBF" w:rsidR="00CA5CFC" w:rsidRPr="002D70E2" w:rsidRDefault="00CA5CFC">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CA5CFC" w:rsidRPr="002D70E2" w:rsidRDefault="00CA5CFC">
      <w:pPr>
        <w:pStyle w:val="CommentText"/>
        <w:rPr>
          <w:lang w:val="en-GB"/>
        </w:rPr>
      </w:pPr>
    </w:p>
    <w:p w14:paraId="0FEAD394" w14:textId="58BEC5A8" w:rsidR="00CA5CFC" w:rsidRPr="002D70E2" w:rsidRDefault="00CA5CFC">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CA5CFC" w:rsidRPr="002D70E2" w:rsidRDefault="00CA5CFC">
      <w:pPr>
        <w:pStyle w:val="CommentText"/>
        <w:rPr>
          <w:lang w:val="en-GB"/>
        </w:rPr>
      </w:pPr>
    </w:p>
    <w:p w14:paraId="08A228F7" w14:textId="601A6767" w:rsidR="00CA5CFC" w:rsidRPr="002D70E2" w:rsidRDefault="00CA5CFC">
      <w:pPr>
        <w:pStyle w:val="CommentText"/>
        <w:rPr>
          <w:lang w:val="en-GB"/>
        </w:rPr>
      </w:pPr>
      <w:r w:rsidRPr="002D70E2">
        <w:rPr>
          <w:lang w:val="en-GB"/>
        </w:rPr>
        <w:t>The overall mean of 6°C, on the other hand, seems reasonable.</w:t>
      </w:r>
    </w:p>
    <w:p w14:paraId="19AF2500" w14:textId="65C98CB9" w:rsidR="00CA5CFC" w:rsidRPr="002D70E2" w:rsidRDefault="00CA5CFC">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CA5CFC" w:rsidRPr="002D70E2" w:rsidRDefault="00CA5CFC">
      <w:pPr>
        <w:pStyle w:val="CommentText"/>
        <w:rPr>
          <w:lang w:val="en-GB"/>
        </w:rPr>
      </w:pPr>
    </w:p>
    <w:p w14:paraId="32692339" w14:textId="77C0DC03" w:rsidR="00CA5CFC" w:rsidRPr="002D70E2" w:rsidRDefault="00CA5CFC">
      <w:pPr>
        <w:pStyle w:val="CommentText"/>
        <w:rPr>
          <w:lang w:val="en-GB"/>
        </w:rPr>
      </w:pPr>
      <w:r w:rsidRPr="002D70E2">
        <w:rPr>
          <w:lang w:val="en-GB"/>
        </w:rPr>
        <w:t>I know this seems very picky - but somehow these are extreme enough to warrant further scrutiny in my view</w:t>
      </w:r>
    </w:p>
  </w:comment>
  <w:comment w:id="49" w:author="Max Lindmark" w:date="2020-01-28T15:25:00Z" w:initials="ML">
    <w:p w14:paraId="18CB7814" w14:textId="77777777" w:rsidR="00CA5CFC" w:rsidRPr="00457D7E" w:rsidRDefault="00CA5CFC">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CA5CFC" w:rsidRPr="00457D7E" w:rsidRDefault="00CA5CFC">
      <w:pPr>
        <w:pStyle w:val="CommentText"/>
        <w:rPr>
          <w:lang w:val="en-GB"/>
        </w:rPr>
      </w:pPr>
    </w:p>
    <w:p w14:paraId="3F9AF4D5" w14:textId="506AAFAA" w:rsidR="00CA5CFC" w:rsidRPr="00457D7E" w:rsidRDefault="00CA5CFC">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CA5CFC" w:rsidRPr="00457D7E" w:rsidRDefault="00CA5CFC">
      <w:pPr>
        <w:pStyle w:val="CommentText"/>
        <w:rPr>
          <w:lang w:val="en-GB"/>
        </w:rPr>
      </w:pPr>
    </w:p>
    <w:p w14:paraId="09190D46" w14:textId="0DD35202" w:rsidR="00CA5CFC" w:rsidRPr="00457D7E" w:rsidRDefault="00CA5CFC">
      <w:pPr>
        <w:pStyle w:val="CommentText"/>
        <w:rPr>
          <w:lang w:val="en-GB"/>
        </w:rPr>
      </w:pPr>
      <w:r w:rsidRPr="00457D7E">
        <w:rPr>
          <w:lang w:val="en-GB"/>
        </w:rPr>
        <w:t>Since we only use this metric for a few species now (only growth and consumption), we can probably afford to refine it.</w:t>
      </w:r>
    </w:p>
  </w:comment>
  <w:comment w:id="50" w:author="Max Lindmark" w:date="2020-02-06T10:42:00Z" w:initials="ML">
    <w:p w14:paraId="2E7A1F17" w14:textId="00618321" w:rsidR="00CA5CFC" w:rsidRPr="00457D7E" w:rsidRDefault="00CA5CFC">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51" w:author="Max Lindmark" w:date="2020-01-31T19:19:00Z" w:initials="ML">
    <w:p w14:paraId="5FA02F3D" w14:textId="7C54B478" w:rsidR="00CA5CFC" w:rsidRPr="00457D7E" w:rsidRDefault="00CA5CFC">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52" w:author="Max Lindmark" w:date="2020-02-06T10:46:00Z" w:initials="ML">
    <w:p w14:paraId="24D3DCE9" w14:textId="4844CFD2" w:rsidR="00CA5CFC" w:rsidRPr="00457D7E" w:rsidRDefault="00CA5CFC">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53" w:author="Max Lindmark" w:date="2020-02-06T10:46:00Z" w:initials="ML">
    <w:p w14:paraId="12E58D26" w14:textId="50EEB09E" w:rsidR="00CA5CFC" w:rsidRPr="00457D7E" w:rsidRDefault="00CA5CFC">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4" w:author="Max Lindmark" w:date="2020-04-22T11:45:00Z" w:initials="ML">
    <w:p w14:paraId="4BC6E64A" w14:textId="30A6C380" w:rsidR="00CA5CFC" w:rsidRDefault="00CA5CFC"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CA5CFC" w:rsidRDefault="00CA5CFC" w:rsidP="00D764E3">
      <w:pPr>
        <w:pStyle w:val="CommentText"/>
        <w:rPr>
          <w:lang w:val="en-US"/>
        </w:rPr>
      </w:pPr>
    </w:p>
    <w:p w14:paraId="719F1B6C" w14:textId="73DD86EC" w:rsidR="00CA5CFC" w:rsidRDefault="00CA5CFC" w:rsidP="00D764E3">
      <w:pPr>
        <w:pStyle w:val="CommentText"/>
        <w:rPr>
          <w:lang w:val="en-US"/>
        </w:rPr>
      </w:pPr>
      <w:r>
        <w:rPr>
          <w:rStyle w:val="CommentReference"/>
        </w:rPr>
        <w:annotationRef/>
      </w: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 and note these models are not among the “best” anyway!</w:t>
      </w:r>
    </w:p>
    <w:p w14:paraId="7FEBEBC7" w14:textId="77777777" w:rsidR="00CA5CFC" w:rsidRDefault="00CA5CFC" w:rsidP="00D764E3">
      <w:pPr>
        <w:pStyle w:val="CommentText"/>
        <w:rPr>
          <w:lang w:val="en-US"/>
        </w:rPr>
      </w:pPr>
    </w:p>
    <w:p w14:paraId="18C120B7" w14:textId="77777777" w:rsidR="00CA5CFC" w:rsidRDefault="00CA5CFC" w:rsidP="00D764E3">
      <w:pPr>
        <w:pStyle w:val="CommentText"/>
        <w:rPr>
          <w:lang w:val="en-US"/>
        </w:rPr>
      </w:pPr>
      <w:r>
        <w:rPr>
          <w:lang w:val="en-US"/>
        </w:rPr>
        <w:t>I also gave the simplest model the highest number.</w:t>
      </w:r>
    </w:p>
    <w:p w14:paraId="4410C3DA" w14:textId="77777777" w:rsidR="00CA5CFC" w:rsidRPr="0018740A" w:rsidRDefault="00CA5CFC"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CA5CFC" w:rsidRPr="00D764E3" w:rsidRDefault="00CA5CFC">
      <w:pPr>
        <w:pStyle w:val="CommentText"/>
        <w:rPr>
          <w:lang w:val="en-US"/>
        </w:rPr>
      </w:pPr>
    </w:p>
  </w:comment>
  <w:comment w:id="55" w:author="Max Lindmark" w:date="2020-01-29T19:50:00Z" w:initials="ML">
    <w:p w14:paraId="12DD45A9" w14:textId="77777777" w:rsidR="00CA5CFC" w:rsidRPr="00457D7E" w:rsidRDefault="00CA5CFC">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CA5CFC" w:rsidRPr="00457D7E" w:rsidRDefault="00CA5CFC">
      <w:pPr>
        <w:pStyle w:val="CommentText"/>
        <w:rPr>
          <w:rStyle w:val="CommentReference"/>
          <w:lang w:val="en-GB"/>
        </w:rPr>
      </w:pPr>
    </w:p>
    <w:p w14:paraId="4CBF0665" w14:textId="1D94F896" w:rsidR="00CA5CFC" w:rsidRPr="00457D7E" w:rsidRDefault="00CA5CFC">
      <w:pPr>
        <w:pStyle w:val="CommentText"/>
        <w:rPr>
          <w:lang w:val="en-GB"/>
        </w:rPr>
      </w:pPr>
      <w:r w:rsidRPr="00457D7E">
        <w:rPr>
          <w:rStyle w:val="CommentReference"/>
          <w:lang w:val="en-GB"/>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56" w:author="Max Lindmark" w:date="2020-02-06T11:05:00Z" w:initials="ML">
    <w:p w14:paraId="62040C99" w14:textId="69623746" w:rsidR="00CA5CFC" w:rsidRPr="00457D7E" w:rsidRDefault="00CA5CFC">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57" w:author="Max Lindmark" w:date="2020-04-24T10:07:00Z" w:initials="ML">
    <w:p w14:paraId="4BE8DA61" w14:textId="0B7DB407" w:rsidR="002E1CD9" w:rsidRPr="002E1CD9" w:rsidRDefault="002E1CD9">
      <w:pPr>
        <w:pStyle w:val="CommentText"/>
        <w:rPr>
          <w:lang w:val="en-US"/>
        </w:rPr>
      </w:pPr>
      <w:r>
        <w:rPr>
          <w:rStyle w:val="CommentReference"/>
        </w:rPr>
        <w:annotationRef/>
      </w:r>
      <w:r w:rsidRPr="002E1CD9">
        <w:rPr>
          <w:lang w:val="en-US"/>
        </w:rPr>
        <w:t>Should I be</w:t>
      </w:r>
      <w:r>
        <w:rPr>
          <w:lang w:val="en-US"/>
        </w:rPr>
        <w:t xml:space="preserve"> more consistence with the naming?</w:t>
      </w:r>
      <w:r w:rsidR="00241356">
        <w:rPr>
          <w:lang w:val="en-US"/>
        </w:rPr>
        <w:t xml:space="preserve"> Eg mass-coefficient?</w:t>
      </w:r>
    </w:p>
  </w:comment>
  <w:comment w:id="58" w:author="Max Lindmark" w:date="2020-04-24T10:34:00Z" w:initials="ML">
    <w:p w14:paraId="7070164E" w14:textId="076DB705" w:rsidR="00241356" w:rsidRPr="006F6994" w:rsidRDefault="00241356">
      <w:pPr>
        <w:pStyle w:val="CommentText"/>
        <w:rPr>
          <w:lang w:val="en-US"/>
        </w:rPr>
      </w:pPr>
      <w:r>
        <w:rPr>
          <w:rStyle w:val="CommentReference"/>
        </w:rPr>
        <w:annotationRef/>
      </w:r>
      <w:r w:rsidR="006F6994" w:rsidRPr="006F6994">
        <w:rPr>
          <w:lang w:val="en-US"/>
        </w:rPr>
        <w:t>Note I chan</w:t>
      </w:r>
      <w:r w:rsidR="006F6994">
        <w:rPr>
          <w:lang w:val="en-US"/>
        </w:rPr>
        <w:t>ged the layout a little bit. I didn’t think there was a advtangate o</w:t>
      </w:r>
    </w:p>
  </w:comment>
  <w:comment w:id="59" w:author="Jan Ohlberger" w:date="2020-01-21T15:43:00Z" w:initials="Ca">
    <w:p w14:paraId="1A238F9A" w14:textId="09E0F2FF" w:rsidR="00CA5CFC" w:rsidRPr="002D70E2" w:rsidRDefault="00CA5CFC">
      <w:pPr>
        <w:pStyle w:val="CommentText"/>
        <w:rPr>
          <w:lang w:val="en-GB"/>
        </w:rPr>
      </w:pPr>
      <w:r>
        <w:rPr>
          <w:rStyle w:val="CommentReference"/>
        </w:rPr>
        <w:annotationRef/>
      </w:r>
      <w:r w:rsidRPr="002D70E2">
        <w:rPr>
          <w:lang w:val="en-GB"/>
        </w:rPr>
        <w:t xml:space="preserve">Maybe better? </w:t>
      </w:r>
    </w:p>
  </w:comment>
  <w:comment w:id="60" w:author="Max Lindmark" w:date="2020-01-28T15:58:00Z" w:initials="ML">
    <w:p w14:paraId="50BCCDCC" w14:textId="2E84632D" w:rsidR="00CA5CFC" w:rsidRPr="00457D7E" w:rsidRDefault="00CA5CFC">
      <w:pPr>
        <w:pStyle w:val="CommentText"/>
        <w:rPr>
          <w:lang w:val="en-GB"/>
        </w:rPr>
      </w:pPr>
      <w:r>
        <w:rPr>
          <w:rStyle w:val="CommentReference"/>
        </w:rPr>
        <w:annotationRef/>
      </w:r>
      <w:r w:rsidRPr="00457D7E">
        <w:rPr>
          <w:lang w:val="en-GB"/>
        </w:rPr>
        <w:t>Or average?</w:t>
      </w:r>
    </w:p>
  </w:comment>
  <w:comment w:id="61" w:author="Anna Gårdmark" w:date="2020-02-03T15:34:00Z" w:initials="AG">
    <w:p w14:paraId="5DD4C2DF" w14:textId="5A828D45" w:rsidR="00CA5CFC" w:rsidRPr="00404F83" w:rsidRDefault="00CA5CFC">
      <w:pPr>
        <w:pStyle w:val="CommentText"/>
        <w:rPr>
          <w:lang w:val="en-GB"/>
        </w:rPr>
      </w:pPr>
      <w:r>
        <w:rPr>
          <w:rStyle w:val="CommentReference"/>
        </w:rPr>
        <w:annotationRef/>
      </w:r>
      <w:r w:rsidRPr="00404F83">
        <w:rPr>
          <w:lang w:val="en-GB"/>
        </w:rPr>
        <w:t>average is better, I think</w:t>
      </w:r>
    </w:p>
  </w:comment>
  <w:comment w:id="62" w:author="Max Lindmark" w:date="2020-02-06T11:11:00Z" w:initials="ML">
    <w:p w14:paraId="70D4CCDD" w14:textId="77777777" w:rsidR="00CA5CFC" w:rsidRPr="00457D7E" w:rsidRDefault="00CA5CFC"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CA5CFC" w:rsidRPr="00457D7E" w:rsidRDefault="00CA5CFC" w:rsidP="00AE4AF5">
      <w:pPr>
        <w:pStyle w:val="CommentText"/>
        <w:rPr>
          <w:b/>
          <w:bCs/>
          <w:lang w:val="en-GB"/>
        </w:rPr>
      </w:pPr>
    </w:p>
    <w:p w14:paraId="396C1A80" w14:textId="77777777" w:rsidR="00CA5CFC" w:rsidRPr="00457D7E" w:rsidRDefault="00CA5CFC" w:rsidP="00AE4AF5">
      <w:pPr>
        <w:pStyle w:val="CommentText"/>
        <w:rPr>
          <w:b/>
          <w:bCs/>
          <w:lang w:val="en-GB"/>
        </w:rPr>
      </w:pPr>
      <w:r w:rsidRPr="00457D7E">
        <w:rPr>
          <w:b/>
          <w:bCs/>
          <w:lang w:val="en-GB"/>
        </w:rPr>
        <w:t>Most importantly, we should make sure to be consistent…</w:t>
      </w:r>
    </w:p>
    <w:p w14:paraId="5112A399" w14:textId="034185F5" w:rsidR="00CA5CFC" w:rsidRPr="00457D7E" w:rsidRDefault="00CA5CFC">
      <w:pPr>
        <w:pStyle w:val="CommentText"/>
        <w:rPr>
          <w:b/>
          <w:bCs/>
          <w:lang w:val="en-GB"/>
        </w:rPr>
      </w:pPr>
    </w:p>
  </w:comment>
  <w:comment w:id="63" w:author="Max Lindmark" w:date="2020-02-06T11:11:00Z" w:initials="ML">
    <w:p w14:paraId="2D701D9D" w14:textId="77777777" w:rsidR="00CA5CFC" w:rsidRPr="00457D7E" w:rsidRDefault="00CA5CFC">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CA5CFC" w:rsidRPr="00457D7E" w:rsidRDefault="00CA5CFC">
      <w:pPr>
        <w:pStyle w:val="CommentText"/>
        <w:rPr>
          <w:lang w:val="en-GB"/>
        </w:rPr>
      </w:pPr>
    </w:p>
    <w:p w14:paraId="76F23DB8" w14:textId="267E38A7" w:rsidR="00CA5CFC" w:rsidRPr="00457D7E" w:rsidRDefault="00CA5CFC">
      <w:pPr>
        <w:pStyle w:val="CommentText"/>
        <w:rPr>
          <w:lang w:val="en-GB"/>
        </w:rPr>
      </w:pPr>
      <w:r w:rsidRPr="00457D7E">
        <w:rPr>
          <w:lang w:val="en-GB"/>
        </w:rPr>
        <w:t>I agree that average isn’t perfect either, because the species doesn’t have to be average for us to make a qualified guess!</w:t>
      </w:r>
    </w:p>
  </w:comment>
  <w:comment w:id="64" w:author="Anna Gårdmark" w:date="2020-02-07T07:48:00Z" w:initials="AG">
    <w:p w14:paraId="4A3ACB85" w14:textId="54318309" w:rsidR="00CA5CFC" w:rsidRPr="0098521B" w:rsidRDefault="00CA5CFC">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65" w:author="Max Lindmark" w:date="2020-04-24T10:08:00Z" w:initials="ML">
    <w:p w14:paraId="24050E56" w14:textId="4946F477" w:rsidR="002E1CD9" w:rsidRPr="002E1CD9" w:rsidRDefault="002E1CD9">
      <w:pPr>
        <w:pStyle w:val="CommentText"/>
        <w:rPr>
          <w:lang w:val="sv-SE"/>
        </w:rPr>
      </w:pPr>
      <w:r>
        <w:rPr>
          <w:rStyle w:val="CommentReference"/>
        </w:rPr>
        <w:annotationRef/>
      </w:r>
      <w:r>
        <w:rPr>
          <w:lang w:val="sv-SE"/>
        </w:rPr>
        <w:t>how about unmeasured?</w:t>
      </w:r>
    </w:p>
  </w:comment>
  <w:comment w:id="66" w:author="Max Lindmark" w:date="2020-01-31T16:35:00Z" w:initials="ML">
    <w:p w14:paraId="166CC7DC" w14:textId="59BE92AA" w:rsidR="00CA5CFC" w:rsidRPr="00457D7E" w:rsidRDefault="00CA5CFC">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67" w:author="Max Lindmark" w:date="2020-01-31T11:40:00Z" w:initials="ML">
    <w:p w14:paraId="3FA41E8E" w14:textId="77777777" w:rsidR="00CA5CFC" w:rsidRPr="00457D7E" w:rsidRDefault="00CA5CFC">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CA5CFC" w:rsidRPr="00457D7E" w:rsidRDefault="00CA5CFC">
      <w:pPr>
        <w:pStyle w:val="CommentText"/>
        <w:rPr>
          <w:lang w:val="en-GB"/>
        </w:rPr>
      </w:pPr>
    </w:p>
    <w:p w14:paraId="00A045FC" w14:textId="77777777" w:rsidR="00CA5CFC" w:rsidRPr="00457D7E" w:rsidRDefault="00CA5CFC">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CA5CFC" w:rsidRPr="00457D7E" w:rsidRDefault="00CA5CFC">
      <w:pPr>
        <w:pStyle w:val="CommentText"/>
        <w:rPr>
          <w:lang w:val="en-GB"/>
        </w:rPr>
      </w:pPr>
    </w:p>
    <w:p w14:paraId="41133D76" w14:textId="77777777" w:rsidR="00CA5CFC" w:rsidRPr="00457D7E" w:rsidRDefault="00CA5CFC">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CA5CFC" w:rsidRPr="00457D7E" w:rsidRDefault="00CA5CFC">
      <w:pPr>
        <w:pStyle w:val="CommentText"/>
        <w:rPr>
          <w:lang w:val="en-GB"/>
        </w:rPr>
      </w:pPr>
    </w:p>
    <w:p w14:paraId="15D8F8B8" w14:textId="56B3EF2B" w:rsidR="00CA5CFC" w:rsidRPr="00457D7E" w:rsidRDefault="00CA5CFC">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70" w:author="Anna Gårdmark" w:date="2020-02-04T09:00:00Z" w:initials="AG">
    <w:p w14:paraId="01176257" w14:textId="77DCA2CD" w:rsidR="00CA5CFC" w:rsidRPr="002C5859" w:rsidRDefault="00CA5CFC">
      <w:pPr>
        <w:pStyle w:val="CommentText"/>
        <w:rPr>
          <w:lang w:val="en-GB"/>
        </w:rPr>
      </w:pPr>
      <w:r>
        <w:rPr>
          <w:rStyle w:val="CommentReference"/>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71" w:author="Max Lindmark" w:date="2020-02-06T11:16:00Z" w:initials="ML">
    <w:p w14:paraId="7873562C" w14:textId="281CD47F" w:rsidR="00CA5CFC" w:rsidRPr="00457D7E" w:rsidRDefault="00CA5CFC">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3B535242" w14:textId="77777777" w:rsidR="00CA5CFC" w:rsidRPr="00457D7E" w:rsidRDefault="00CA5CFC">
      <w:pPr>
        <w:pStyle w:val="CommentText"/>
        <w:rPr>
          <w:lang w:val="en-GB"/>
        </w:rPr>
      </w:pPr>
    </w:p>
    <w:p w14:paraId="5D057A29" w14:textId="054F7AD8" w:rsidR="00CA5CFC" w:rsidRPr="00457D7E" w:rsidRDefault="00CA5CFC"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68" w:author="Max Lindmark" w:date="2020-02-06T11:21:00Z" w:initials="ML">
    <w:p w14:paraId="2D1FC256" w14:textId="2F51E726" w:rsidR="00CA5CFC" w:rsidRPr="00457D7E" w:rsidRDefault="00CA5CFC">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69" w:author="Max Lindmark" w:date="2020-02-06T11:28:00Z" w:initials="ML">
    <w:p w14:paraId="3FA1DF52" w14:textId="3EE78406" w:rsidR="00CA5CFC" w:rsidRPr="00457D7E" w:rsidRDefault="00CA5CFC">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72" w:author="Max Lindmark" w:date="2020-02-06T11:21:00Z" w:initials="ML">
    <w:p w14:paraId="511DAC36" w14:textId="2234481E" w:rsidR="00CA5CFC" w:rsidRPr="00457D7E" w:rsidRDefault="00CA5CFC">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73" w:author="Max Lindmark" w:date="2020-02-06T11:25:00Z" w:initials="ML">
    <w:p w14:paraId="19815538" w14:textId="43B722D2" w:rsidR="00CA5CFC" w:rsidRPr="00457D7E" w:rsidRDefault="00CA5CFC">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74" w:author="Max Lindmark" w:date="2020-02-06T11:20:00Z" w:initials="ML">
    <w:p w14:paraId="567C190F" w14:textId="77777777" w:rsidR="00CA5CFC" w:rsidRPr="00457D7E" w:rsidRDefault="00CA5CFC"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CA5CFC" w:rsidRPr="00457D7E" w:rsidRDefault="00CA5CFC" w:rsidP="003A59D4">
      <w:pPr>
        <w:pStyle w:val="CommentText"/>
        <w:rPr>
          <w:b/>
          <w:bCs/>
          <w:lang w:val="en-GB"/>
        </w:rPr>
      </w:pPr>
    </w:p>
    <w:p w14:paraId="5D30FBE5" w14:textId="77777777" w:rsidR="00CA5CFC" w:rsidRPr="00457D7E" w:rsidRDefault="00CA5CFC" w:rsidP="003A59D4">
      <w:pPr>
        <w:pStyle w:val="CommentText"/>
        <w:rPr>
          <w:b/>
          <w:bCs/>
          <w:lang w:val="en-GB"/>
        </w:rPr>
      </w:pPr>
      <w:r w:rsidRPr="00457D7E">
        <w:rPr>
          <w:b/>
          <w:bCs/>
          <w:lang w:val="en-GB"/>
        </w:rPr>
        <w:t>Would make this a much cleaner and easier to interpret figure</w:t>
      </w:r>
    </w:p>
    <w:p w14:paraId="279AFF9D" w14:textId="3B3C61D3" w:rsidR="00CA5CFC" w:rsidRPr="00457D7E" w:rsidRDefault="00CA5CFC">
      <w:pPr>
        <w:pStyle w:val="CommentText"/>
        <w:rPr>
          <w:b/>
          <w:bCs/>
          <w:lang w:val="en-GB"/>
        </w:rPr>
      </w:pPr>
    </w:p>
  </w:comment>
  <w:comment w:id="75" w:author="Max Lindmark" w:date="2020-02-06T11:22:00Z" w:initials="ML">
    <w:p w14:paraId="0B683017" w14:textId="77777777" w:rsidR="00CA5CFC" w:rsidRPr="00457D7E" w:rsidRDefault="00CA5CFC">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CA5CFC" w:rsidRPr="00457D7E" w:rsidRDefault="00CA5CFC">
      <w:pPr>
        <w:pStyle w:val="CommentText"/>
        <w:rPr>
          <w:lang w:val="en-GB"/>
        </w:rPr>
      </w:pPr>
    </w:p>
    <w:p w14:paraId="42915C74" w14:textId="742A1156" w:rsidR="00CA5CFC" w:rsidRPr="00457D7E" w:rsidRDefault="00CA5CFC">
      <w:pPr>
        <w:pStyle w:val="CommentText"/>
        <w:rPr>
          <w:lang w:val="en-GB"/>
        </w:rPr>
      </w:pPr>
      <w:r w:rsidRPr="00457D7E">
        <w:rPr>
          <w:lang w:val="en-GB"/>
        </w:rPr>
        <w:t>Mean and standard deviations could work! Also for the experimental data.. Then we’d have three lines like environmental temperature. I’ll think about it!</w:t>
      </w:r>
    </w:p>
  </w:comment>
  <w:comment w:id="76" w:author="Jan Ohlberger" w:date="2020-02-06T12:53:00Z" w:initials="Ca">
    <w:p w14:paraId="5D0588E3" w14:textId="7F51F5F0" w:rsidR="00CA5CFC" w:rsidRPr="00457D7E" w:rsidRDefault="00CA5CFC">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77" w:author="Max Lindmark" w:date="2020-01-28T19:59:00Z" w:initials="ML">
    <w:p w14:paraId="5EE5D0B0" w14:textId="18144D67" w:rsidR="00CA5CFC" w:rsidRPr="00457D7E" w:rsidRDefault="00CA5CFC">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78" w:author="Anna Gårdmark" w:date="2020-02-04T08:48:00Z" w:initials="AG">
    <w:p w14:paraId="2495A2F5" w14:textId="4AD93A43" w:rsidR="00CA5CFC" w:rsidRPr="00BD7D6F" w:rsidRDefault="00CA5CFC">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79" w:author="Max Lindmark" w:date="2020-02-06T11:32:00Z" w:initials="ML">
    <w:p w14:paraId="758C28E2" w14:textId="1BA6FDF0" w:rsidR="00CA5CFC" w:rsidRPr="00457D7E" w:rsidRDefault="00CA5CFC">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80" w:author="Anna Gårdmark" w:date="2020-02-07T08:09:00Z" w:initials="AG">
    <w:p w14:paraId="2AC900F7" w14:textId="0FBF6277" w:rsidR="00CA5CFC" w:rsidRPr="00641ACD" w:rsidRDefault="00CA5CFC">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BAyesian approach?</w:t>
      </w:r>
    </w:p>
  </w:comment>
  <w:comment w:id="81" w:author="Max Lindmark" w:date="2020-02-08T17:31:00Z" w:initials="ML">
    <w:p w14:paraId="6B92B139" w14:textId="6D8EC9A7" w:rsidR="00CA5CFC" w:rsidRPr="00C41DFC" w:rsidRDefault="00CA5CFC">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82" w:author="Anna Gårdmark" w:date="2020-02-04T08:56:00Z" w:initials="AG">
    <w:p w14:paraId="0D13AD99" w14:textId="278CD4EB" w:rsidR="00CA5CFC" w:rsidRPr="002C5859" w:rsidRDefault="00CA5CFC">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83" w:author="Max Lindmark" w:date="2020-02-06T11:36:00Z" w:initials="ML">
    <w:p w14:paraId="6A2D3C14" w14:textId="77777777" w:rsidR="00CA5CFC" w:rsidRPr="00457D7E" w:rsidRDefault="00CA5CFC">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CA5CFC" w:rsidRPr="00457D7E" w:rsidRDefault="00CA5CFC">
      <w:pPr>
        <w:pStyle w:val="CommentText"/>
        <w:rPr>
          <w:lang w:val="en-GB"/>
        </w:rPr>
      </w:pPr>
    </w:p>
    <w:p w14:paraId="48DC857D" w14:textId="71B86F82" w:rsidR="00CA5CFC" w:rsidRPr="00457D7E" w:rsidRDefault="00CA5CFC">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CA5CFC" w:rsidRPr="00457D7E" w:rsidRDefault="00CA5CFC">
      <w:pPr>
        <w:pStyle w:val="CommentText"/>
        <w:rPr>
          <w:lang w:val="en-GB"/>
        </w:rPr>
      </w:pPr>
    </w:p>
    <w:p w14:paraId="776601BB" w14:textId="24F08D9F" w:rsidR="00CA5CFC" w:rsidRPr="00457D7E" w:rsidRDefault="00CA5CFC">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CA5CFC" w:rsidRPr="00457D7E" w:rsidRDefault="00CA5CFC">
      <w:pPr>
        <w:pStyle w:val="CommentText"/>
        <w:rPr>
          <w:lang w:val="en-GB"/>
        </w:rPr>
      </w:pPr>
    </w:p>
    <w:p w14:paraId="1147DE57" w14:textId="77777777" w:rsidR="00CA5CFC" w:rsidRPr="00457D7E" w:rsidRDefault="00CA5CFC">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CA5CFC" w:rsidRPr="00457D7E" w:rsidRDefault="00CA5CFC">
      <w:pPr>
        <w:pStyle w:val="CommentText"/>
        <w:rPr>
          <w:lang w:val="en-GB"/>
        </w:rPr>
      </w:pPr>
    </w:p>
    <w:p w14:paraId="4565C1F9" w14:textId="5BECAB48" w:rsidR="00CA5CFC" w:rsidRPr="00457D7E" w:rsidRDefault="00CA5CFC">
      <w:pPr>
        <w:pStyle w:val="CommentText"/>
        <w:rPr>
          <w:lang w:val="en-GB"/>
        </w:rPr>
      </w:pPr>
      <w:r w:rsidRPr="00457D7E">
        <w:rPr>
          <w:lang w:val="en-GB"/>
        </w:rPr>
        <w:t>Agree this needs to be made clearer. See the paragraph below!</w:t>
      </w:r>
    </w:p>
  </w:comment>
  <w:comment w:id="84" w:author="Anna Gårdmark" w:date="2020-02-07T08:12:00Z" w:initials="AG">
    <w:p w14:paraId="3C081A25" w14:textId="60CFB3C9" w:rsidR="00CA5CFC" w:rsidRPr="00603E09" w:rsidRDefault="00CA5CFC">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85" w:author="Max Lindmark" w:date="2020-02-06T13:04:00Z" w:initials="ML">
    <w:p w14:paraId="61204E3E" w14:textId="29123053" w:rsidR="00CA5CFC" w:rsidRPr="00457D7E" w:rsidRDefault="00CA5CFC"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A5CFC" w:rsidRPr="00457D7E" w:rsidRDefault="00CA5CFC">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0F25D99" w15:done="0"/>
  <w15:commentEx w15:paraId="261135A4" w15:done="0"/>
  <w15:commentEx w15:paraId="004EA587" w15:done="0"/>
  <w15:commentEx w15:paraId="226E2E76" w15:done="0"/>
  <w15:commentEx w15:paraId="4D42B2DD" w15:done="0"/>
  <w15:commentEx w15:paraId="0B365000" w15:done="0"/>
  <w15:commentEx w15:paraId="582D95AB" w15:done="0"/>
  <w15:commentEx w15:paraId="26AE3624" w15:done="0"/>
  <w15:commentEx w15:paraId="1555FC6E"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CBF0665" w15:done="0"/>
  <w15:commentEx w15:paraId="62040C99" w15:done="0"/>
  <w15:commentEx w15:paraId="4BE8DA61" w15:done="0"/>
  <w15:commentEx w15:paraId="7070164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0F25D99" w16cid:durableId="224C1347"/>
  <w16cid:commentId w16cid:paraId="261135A4" w16cid:durableId="224C4ADC"/>
  <w16cid:commentId w16cid:paraId="004EA587" w16cid:durableId="224AFF6F"/>
  <w16cid:commentId w16cid:paraId="226E2E76" w16cid:durableId="224C12F9"/>
  <w16cid:commentId w16cid:paraId="4D42B2DD" w16cid:durableId="224ABED1"/>
  <w16cid:commentId w16cid:paraId="0B365000" w16cid:durableId="224AFF2B"/>
  <w16cid:commentId w16cid:paraId="582D95AB" w16cid:durableId="224AF79F"/>
  <w16cid:commentId w16cid:paraId="26AE3624" w16cid:durableId="224AFFCE"/>
  <w16cid:commentId w16cid:paraId="1555FC6E" w16cid:durableId="224AFFD3"/>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CBF0665" w16cid:durableId="21DC6093"/>
  <w16cid:commentId w16cid:paraId="62040C99" w16cid:durableId="21E67169"/>
  <w16cid:commentId w16cid:paraId="4BE8DA61" w16cid:durableId="224D38F7"/>
  <w16cid:commentId w16cid:paraId="7070164E" w16cid:durableId="224D3F35"/>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6E1A3D" w14:textId="77777777" w:rsidR="00657057" w:rsidRDefault="00657057" w:rsidP="00B65B3A">
      <w:r>
        <w:separator/>
      </w:r>
    </w:p>
    <w:p w14:paraId="17F16CB5" w14:textId="77777777" w:rsidR="00657057" w:rsidRDefault="00657057"/>
  </w:endnote>
  <w:endnote w:type="continuationSeparator" w:id="0">
    <w:p w14:paraId="7DFB49AE" w14:textId="77777777" w:rsidR="00657057" w:rsidRDefault="00657057" w:rsidP="00B65B3A">
      <w:r>
        <w:continuationSeparator/>
      </w:r>
    </w:p>
    <w:p w14:paraId="2C46A2AE" w14:textId="77777777" w:rsidR="00657057" w:rsidRDefault="006570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CA5CFC" w:rsidRDefault="00CA5C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CA5CFC" w:rsidRDefault="00CA5CFC"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CA5CFC" w:rsidRDefault="00CA5C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BC0947" w14:textId="77777777" w:rsidR="00657057" w:rsidRDefault="00657057" w:rsidP="00B65B3A">
      <w:r>
        <w:separator/>
      </w:r>
    </w:p>
  </w:footnote>
  <w:footnote w:type="continuationSeparator" w:id="0">
    <w:p w14:paraId="0381E33A" w14:textId="77777777" w:rsidR="00657057" w:rsidRDefault="0065705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A5CFC" w:rsidRDefault="00CA5CFC" w:rsidP="00B65B3A">
    <w:pPr>
      <w:pStyle w:val="Header"/>
      <w:spacing w:before="240" w:after="276"/>
    </w:pPr>
  </w:p>
  <w:p w14:paraId="3F805A8E" w14:textId="77777777" w:rsidR="00CA5CFC" w:rsidRDefault="00CA5CFC" w:rsidP="00B65B3A">
    <w:pPr>
      <w:spacing w:after="276"/>
    </w:pPr>
  </w:p>
  <w:p w14:paraId="3A1ECCFB" w14:textId="77777777" w:rsidR="00CA5CFC" w:rsidRDefault="00CA5CFC"/>
  <w:p w14:paraId="4AAA9964" w14:textId="77777777" w:rsidR="00CA5CFC" w:rsidRDefault="00CA5CF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A5CFC" w:rsidRPr="00B30794" w:rsidRDefault="00CA5CF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CD9"/>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A8"/>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57"/>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1AD4"/>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9C0"/>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CFC"/>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40A"/>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874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8740A"/>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40</Pages>
  <Words>56217</Words>
  <Characters>320440</Characters>
  <Application>Microsoft Office Word</Application>
  <DocSecurity>0</DocSecurity>
  <Lines>2670</Lines>
  <Paragraphs>75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7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4</cp:revision>
  <cp:lastPrinted>2020-01-31T14:37:00Z</cp:lastPrinted>
  <dcterms:created xsi:type="dcterms:W3CDTF">2020-04-01T08:20:00Z</dcterms:created>
  <dcterms:modified xsi:type="dcterms:W3CDTF">2020-04-24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DEqMkn"/&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